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rsidP="00E60FC5">
      <w:pPr>
        <w:spacing w:line="480" w:lineRule="auto"/>
        <w:ind w:firstLine="720"/>
        <w:jc w:val="center"/>
        <w:outlineLvl w:val="0"/>
        <w:rPr>
          <w:b/>
          <w:sz w:val="32"/>
          <w:szCs w:val="32"/>
        </w:rPr>
      </w:pPr>
      <w:r>
        <w:rPr>
          <w:b/>
          <w:sz w:val="32"/>
          <w:szCs w:val="32"/>
        </w:rPr>
        <w:t>James T. Brown</w:t>
      </w:r>
    </w:p>
    <w:p w14:paraId="1D691EDF" w14:textId="77777777" w:rsidR="00491FB1" w:rsidRDefault="00DB16BF" w:rsidP="00E60FC5">
      <w:pPr>
        <w:spacing w:line="480" w:lineRule="auto"/>
        <w:ind w:firstLine="720"/>
        <w:jc w:val="center"/>
        <w:outlineLvl w:val="0"/>
        <w:rPr>
          <w:b/>
          <w:sz w:val="32"/>
          <w:szCs w:val="32"/>
        </w:rPr>
      </w:pPr>
      <w:r>
        <w:rPr>
          <w:b/>
          <w:sz w:val="32"/>
          <w:szCs w:val="32"/>
        </w:rPr>
        <w:t>MS Thesis Proposal</w:t>
      </w:r>
    </w:p>
    <w:p w14:paraId="64D2139F" w14:textId="77777777" w:rsidR="00491FB1" w:rsidRDefault="00DB16BF" w:rsidP="00E60FC5">
      <w:pPr>
        <w:spacing w:line="480" w:lineRule="auto"/>
        <w:ind w:firstLine="720"/>
        <w:jc w:val="center"/>
        <w:outlineLvl w:val="0"/>
        <w:rPr>
          <w:b/>
          <w:sz w:val="32"/>
          <w:szCs w:val="32"/>
        </w:rPr>
      </w:pPr>
      <w:r>
        <w:rPr>
          <w:b/>
          <w:sz w:val="32"/>
          <w:szCs w:val="32"/>
        </w:rPr>
        <w:t>Advisor: Dr. Dan Hahn</w:t>
      </w:r>
    </w:p>
    <w:p w14:paraId="6A47A6F5" w14:textId="77777777" w:rsidR="00491FB1" w:rsidRDefault="00DB16BF" w:rsidP="00E60FC5">
      <w:pPr>
        <w:spacing w:line="480" w:lineRule="auto"/>
        <w:ind w:firstLine="720"/>
        <w:jc w:val="center"/>
        <w:outlineLvl w:val="0"/>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1A2ED218" w:rsidR="006064C8" w:rsidRDefault="003B7B43" w:rsidP="005447F7">
      <w:pPr>
        <w:spacing w:line="480" w:lineRule="auto"/>
      </w:pPr>
      <w:r>
        <w:rPr>
          <w:b/>
        </w:rPr>
        <w:lastRenderedPageBreak/>
        <w:t xml:space="preserve">Changing Climate: </w:t>
      </w:r>
      <w:r w:rsidR="005B22C5">
        <w:t xml:space="preserve">Earth’s climate is warming. </w:t>
      </w:r>
      <w:r w:rsidR="000751AC">
        <w:t xml:space="preserve">According to the National Oceanic and Atmospheric Administration, </w:t>
      </w:r>
      <w:r w:rsidR="00423B05">
        <w:t>2016 as the warmest year on</w:t>
      </w:r>
      <w:r w:rsidR="00E124ED">
        <w:t xml:space="preserve"> the record</w:t>
      </w:r>
      <w:r w:rsidR="00761B7A">
        <w:t xml:space="preserve"> </w:t>
      </w:r>
      <w:r w:rsidR="000751AC">
        <w:t>with</w:t>
      </w:r>
      <w:r w:rsidR="00CA73B9">
        <w:t xml:space="preserve">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w:t>
      </w:r>
      <w:r w:rsidR="000751AC">
        <w:t xml:space="preserve"> </w:t>
      </w:r>
      <w:r w:rsidR="000751AC">
        <w:fldChar w:fldCharType="begin" w:fldLock="1"/>
      </w:r>
      <w:r w:rsidR="000751AC">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0751AC">
        <w:fldChar w:fldCharType="separate"/>
      </w:r>
      <w:r w:rsidR="000751AC" w:rsidRPr="00761B7A">
        <w:rPr>
          <w:noProof/>
        </w:rPr>
        <w:t>(NOAA National Centers for Environmental Information 2017)</w:t>
      </w:r>
      <w:r w:rsidR="000751AC">
        <w:fldChar w:fldCharType="end"/>
      </w:r>
      <w:r w:rsidR="002B750A">
        <w:t xml:space="preserve">. </w:t>
      </w:r>
      <w:r w:rsidR="008A5831">
        <w:t xml:space="preserve">Additionally, </w:t>
      </w:r>
      <w:r w:rsidR="00DC14F7">
        <w:t>c</w:t>
      </w:r>
      <w:r w:rsidR="0028642A">
        <w:t xml:space="preserve">onservative </w:t>
      </w:r>
      <w:r w:rsidR="00571585">
        <w:t>projections of future temperatures estimate</w:t>
      </w:r>
      <w:r w:rsidR="008A5831">
        <w:t xml:space="preserve"> at least</w:t>
      </w:r>
      <w:r w:rsidR="00571585">
        <w:t xml:space="preserve"> </w:t>
      </w:r>
      <w:r w:rsidR="0028642A">
        <w:t>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w:t>
      </w:r>
      <w:r w:rsidR="00571585">
        <w:t>continuing to increase thereafter</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 xml:space="preserve">Seasonal temperature averages in the United States during 2016 echoed this upward trend and average temperatures for spring, summer, fall, and winter </w:t>
      </w:r>
      <w:r w:rsidR="00571585">
        <w:t xml:space="preserve">all </w:t>
      </w:r>
      <w:r w:rsidR="00706A81">
        <w:t>surpassed 20</w:t>
      </w:r>
      <w:r w:rsidR="00706A81" w:rsidRPr="004A0708">
        <w:rPr>
          <w:vertAlign w:val="superscript"/>
        </w:rPr>
        <w:t>th</w:t>
      </w:r>
      <w:r w:rsidR="00481ED4">
        <w:t>-</w:t>
      </w:r>
      <w:r w:rsidR="00706A81">
        <w:t xml:space="preserve">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B75BF8">
        <w:t xml:space="preserve">In temperate regions, annual seasonal temperatures </w:t>
      </w:r>
      <w:r w:rsidR="004218FF">
        <w:t xml:space="preserve">can </w:t>
      </w:r>
      <w:r w:rsidR="00B75BF8">
        <w:t xml:space="preserve">peak in the summer </w:t>
      </w:r>
      <w:r w:rsidR="004218FF">
        <w:t>above</w:t>
      </w:r>
      <w:r w:rsidR="00B75BF8">
        <w:t xml:space="preserve"> 90</w:t>
      </w:r>
      <w:r w:rsidR="004218FF">
        <w:t>°</w:t>
      </w:r>
      <w:r w:rsidR="00B75BF8">
        <w:t xml:space="preserve">C and in the winter temperatures can decrease below freezing. </w:t>
      </w:r>
      <w:r w:rsidR="004218FF">
        <w:t>As</w:t>
      </w:r>
      <w:r w:rsidR="003D3E11">
        <w:t xml:space="preserve"> annual</w:t>
      </w:r>
      <w:r w:rsidR="004218FF">
        <w:t xml:space="preserve"> temperatures </w:t>
      </w:r>
      <w:r w:rsidR="003D3E11">
        <w:t xml:space="preserve">continue to </w:t>
      </w:r>
      <w:r w:rsidR="004218FF">
        <w:t>increase,</w:t>
      </w:r>
      <w:r w:rsidR="003D3E11">
        <w:t xml:space="preserve"> warmer days will begin earlier in the year and end later in the year, reducing the number of cool days in the spring and fall</w:t>
      </w:r>
      <w:r w:rsidR="004218FF">
        <w:t>, effectively increasing the</w:t>
      </w:r>
      <w:r w:rsidR="005332DC">
        <w:t xml:space="preserve"> number of warmer days and the duration of summer</w:t>
      </w:r>
      <w:r w:rsidR="004218FF">
        <w:t xml:space="preserve">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w:t>
      </w:r>
      <w:r w:rsidR="00B941C8">
        <w:t>For many organisms, warmer temperatures generally increase development and for these organisms, more</w:t>
      </w:r>
      <w:r w:rsidR="00481ED4">
        <w:t xml:space="preserve"> frequent</w:t>
      </w:r>
      <w:r w:rsidR="00B941C8">
        <w:t xml:space="preserve"> warmer days during the year could favor more development during these warmer seasons. </w:t>
      </w:r>
      <w:r w:rsidR="00950902">
        <w:t>As it relates to insects</w:t>
      </w:r>
      <w:r w:rsidR="000F6140">
        <w:t xml:space="preserve"> these</w:t>
      </w:r>
      <w:r w:rsidR="00950902">
        <w:t xml:space="preserve"> longer</w:t>
      </w:r>
      <w:r w:rsidR="000F6140">
        <w:t>,</w:t>
      </w:r>
      <w:r w:rsidR="00B941C8">
        <w:t xml:space="preserve"> warm</w:t>
      </w:r>
      <w:r w:rsidR="000F6140">
        <w:t>er</w:t>
      </w:r>
      <w:r w:rsidR="00950902">
        <w:t xml:space="preserve"> </w:t>
      </w:r>
      <w:r w:rsidR="00B941C8">
        <w:t xml:space="preserve">seasons </w:t>
      </w:r>
      <w:r w:rsidR="00950902">
        <w:t xml:space="preserve">could </w:t>
      </w:r>
      <w:r w:rsidR="00B941C8">
        <w:t>provide more time for development that could be directed towards</w:t>
      </w:r>
      <w:r w:rsidR="00950902">
        <w:t xml:space="preserve"> more resource gathering, </w:t>
      </w:r>
      <w:r w:rsidR="00B941C8">
        <w:t xml:space="preserve">mate </w:t>
      </w:r>
      <w:r w:rsidR="00950902">
        <w:t>finding, or reproduction</w:t>
      </w:r>
      <w:r w:rsidR="000F6140">
        <w:t xml:space="preserve"> possibly leading to increased populations</w:t>
      </w:r>
      <w:r w:rsidR="00F70AD2">
        <w:t xml:space="preserve"> </w:t>
      </w:r>
      <w:r w:rsidR="00F70AD2">
        <w:fldChar w:fldCharType="begin" w:fldLock="1"/>
      </w:r>
      <w:r w:rsidR="00E978B9">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00F70AD2">
        <w:fldChar w:fldCharType="separate"/>
      </w:r>
      <w:r w:rsidR="000F6140" w:rsidRPr="000F6140">
        <w:rPr>
          <w:noProof/>
        </w:rPr>
        <w:t>(Bale et al. 2002, Bradshaw and Holzapfel 2006, Hahn and Denlinger 2011, Scriber 2014)</w:t>
      </w:r>
      <w:r w:rsidR="00F70AD2">
        <w:fldChar w:fldCharType="end"/>
      </w:r>
      <w:r w:rsidR="006064C8">
        <w:t>.</w:t>
      </w:r>
      <w:r w:rsidR="00950902">
        <w:t xml:space="preserve"> </w:t>
      </w:r>
      <w:r w:rsidR="009C2DF0">
        <w:t>For insect pests, m</w:t>
      </w:r>
      <w:r w:rsidR="00997E3B">
        <w:t>anaging the</w:t>
      </w:r>
      <w:r w:rsidR="009C2DF0">
        <w:t xml:space="preserve"> </w:t>
      </w:r>
      <w:r w:rsidR="009C2DF0">
        <w:lastRenderedPageBreak/>
        <w:t>potentially</w:t>
      </w:r>
      <w:r w:rsidR="00997E3B">
        <w:t xml:space="preserve"> damaging effects caused by larger insect pest populations </w:t>
      </w:r>
      <w:r w:rsidR="000F6140">
        <w:t xml:space="preserve">will </w:t>
      </w:r>
      <w:r w:rsidR="00997E3B">
        <w:t>require an integrated approach</w:t>
      </w:r>
      <w:r w:rsidR="000F6140">
        <w:t xml:space="preserve"> and increased use of chemical </w:t>
      </w:r>
      <w:r w:rsidR="004019EB">
        <w:t>insecticides</w:t>
      </w:r>
      <w:r w:rsidR="00E51240">
        <w:t>.</w:t>
      </w:r>
      <w:r w:rsidR="0039349E">
        <w:t xml:space="preserve"> </w:t>
      </w:r>
      <w:r w:rsidR="004019EB">
        <w:t>Insecticide</w:t>
      </w:r>
      <w:r w:rsidR="00114DD2">
        <w:t xml:space="preserve"> use can manage insect pest populations</w:t>
      </w:r>
      <w:r w:rsidR="00463E12">
        <w:t>,</w:t>
      </w:r>
      <w:r w:rsidR="00114DD2">
        <w:t xml:space="preserve"> but even under strict application regimens insects can significantly reduce crop yields.</w:t>
      </w:r>
      <w:r w:rsidR="004E66EB">
        <w:t xml:space="preserve"> Under current climate conditions, yield reductions in chemically managed, pre-harvest crops due to arthropods is estimated between 13%-16% annually </w:t>
      </w:r>
      <w:r w:rsidR="004E66EB">
        <w:fldChar w:fldCharType="begin" w:fldLock="1"/>
      </w:r>
      <w:r w:rsidR="004E66EB">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004E66EB">
        <w:fldChar w:fldCharType="separate"/>
      </w:r>
      <w:r w:rsidR="004E66EB" w:rsidRPr="00AD7077">
        <w:rPr>
          <w:noProof/>
        </w:rPr>
        <w:t>(Culliney 2014)</w:t>
      </w:r>
      <w:r w:rsidR="004E66EB">
        <w:fldChar w:fldCharType="end"/>
      </w:r>
      <w:r w:rsidR="004E66EB">
        <w:t>.</w:t>
      </w:r>
      <w:r w:rsidR="00114DD2">
        <w:t xml:space="preserve"> </w:t>
      </w:r>
      <w:r w:rsidR="00CC54E3">
        <w:t xml:space="preserve">Crop loss due to insect pest insect damage </w:t>
      </w:r>
      <w:r w:rsidR="004E66EB">
        <w:t>here i</w:t>
      </w:r>
      <w:r w:rsidR="00114DD2">
        <w:t xml:space="preserve">n the United States </w:t>
      </w:r>
      <w:r w:rsidR="00CC54E3">
        <w:t>from</w:t>
      </w:r>
      <w:r w:rsidR="00114DD2">
        <w:t xml:space="preserve"> 1945 and ending in 2000, has nearly doubled from 7% to 13% </w:t>
      </w:r>
      <w:r w:rsidR="00CC54E3">
        <w:t>while</w:t>
      </w:r>
      <w:r w:rsidR="000324FB">
        <w:t xml:space="preserve"> </w:t>
      </w:r>
      <w:r w:rsidR="004019EB">
        <w:t xml:space="preserve">insecticide </w:t>
      </w:r>
      <w:r w:rsidR="00114DD2">
        <w:t xml:space="preserve">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 xml:space="preserve">As </w:t>
      </w:r>
      <w:r w:rsidR="006E0EC2">
        <w:t>warmer</w:t>
      </w:r>
      <w:r w:rsidR="00907A68">
        <w:t xml:space="preserve"> temperatures begin earlier in the year and end later</w:t>
      </w:r>
      <w:r w:rsidR="006B2E27">
        <w:t xml:space="preserve">, </w:t>
      </w:r>
      <w:r w:rsidR="006E0EC2">
        <w:t xml:space="preserve">larger pest insect populations could lead to lower crop yields and </w:t>
      </w:r>
      <w:r w:rsidR="006B2E27">
        <w:t>t</w:t>
      </w:r>
      <w:r w:rsidR="00AF1F6B">
        <w:t xml:space="preserve">he cost to manage </w:t>
      </w:r>
      <w:r w:rsidR="006B2E27">
        <w:t xml:space="preserve">these potentially larger </w:t>
      </w:r>
      <w:r w:rsidR="00AF1F6B">
        <w:t>and earlier</w:t>
      </w:r>
      <w:r w:rsidR="006B2E27">
        <w:t xml:space="preserve"> </w:t>
      </w:r>
      <w:r w:rsidR="00B52484">
        <w:t>occurring</w:t>
      </w:r>
      <w:r w:rsidR="00AF1F6B">
        <w:t xml:space="preserve"> </w:t>
      </w:r>
      <w:r w:rsidR="00A80B91">
        <w:t xml:space="preserve">pest </w:t>
      </w:r>
      <w:r w:rsidR="00AF1F6B">
        <w:t>populations</w:t>
      </w:r>
      <w:r w:rsidR="006B2E27">
        <w:t xml:space="preserve"> using </w:t>
      </w:r>
      <w:r w:rsidR="00A80B91">
        <w:t>chemical</w:t>
      </w:r>
      <w:r w:rsidR="006B2E27">
        <w:t xml:space="preserve"> insecticides</w:t>
      </w:r>
      <w:r w:rsidR="00AF1F6B">
        <w:t xml:space="preserve"> is likely to increase. </w:t>
      </w:r>
      <w:r w:rsidR="00B52484">
        <w:t>As temperatures continue to rise, l</w:t>
      </w:r>
      <w:r w:rsidR="00A80B91">
        <w:t>ower crop yields</w:t>
      </w:r>
      <w:r w:rsidR="00B52484">
        <w:t>,</w:t>
      </w:r>
      <w:r w:rsidR="00A80B91">
        <w:t xml:space="preserve"> </w:t>
      </w:r>
      <w:r w:rsidR="00B52484">
        <w:t xml:space="preserve">due to insect damage, </w:t>
      </w:r>
      <w:r w:rsidR="00A80B91">
        <w:t xml:space="preserve">will put into jeopardy access to safe nutrient rich foods for </w:t>
      </w:r>
      <w:r w:rsidR="00B52484">
        <w:t xml:space="preserve">people in </w:t>
      </w:r>
      <w:r w:rsidR="00A80B91">
        <w:t>developed and developing countries around the world.</w:t>
      </w:r>
      <w:r w:rsidR="005364F1">
        <w:t xml:space="preserve"> </w:t>
      </w:r>
      <w:r w:rsidR="00A80B91">
        <w:t>H</w:t>
      </w:r>
      <w:r w:rsidR="002A1291">
        <w:t>ere in the United States</w:t>
      </w:r>
      <w:r w:rsidR="00481ED4">
        <w:t>,</w:t>
      </w:r>
      <w:r w:rsidR="00A80B91" w:rsidRPr="00A80B91">
        <w:t xml:space="preserve"> </w:t>
      </w:r>
      <w:r w:rsidR="00A80B91">
        <w:t xml:space="preserve">the </w:t>
      </w:r>
      <w:r w:rsidR="006B2E27">
        <w:t xml:space="preserve">citizen </w:t>
      </w:r>
      <w:r w:rsidR="00A80B91">
        <w:t>population</w:t>
      </w:r>
      <w:r w:rsidR="002A1291">
        <w:t xml:space="preserve"> </w:t>
      </w:r>
      <w:r w:rsidR="00DE717B">
        <w:t xml:space="preserve">is predicted to exceed </w:t>
      </w:r>
      <w:r w:rsidR="002A1291">
        <w:t xml:space="preserve">450 million by the year 2100 and </w:t>
      </w:r>
      <w:r w:rsidR="00A80B91">
        <w:t xml:space="preserve">this population </w:t>
      </w:r>
      <w:r w:rsidR="002A1291">
        <w:t xml:space="preserve">increas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w:t>
      </w:r>
      <w:r w:rsidR="00266BAF">
        <w:t>Investigating</w:t>
      </w:r>
      <w:r w:rsidR="005364F1">
        <w:t xml:space="preserve"> the </w:t>
      </w:r>
      <w:r w:rsidR="0080369B">
        <w:t>response</w:t>
      </w:r>
      <w:r w:rsidR="00040228">
        <w:t>s</w:t>
      </w:r>
      <w:r w:rsidR="00DE7B20">
        <w:t xml:space="preserve"> </w:t>
      </w:r>
      <w:r w:rsidR="0080369B">
        <w:t>of</w:t>
      </w:r>
      <w:r w:rsidR="00DE7B20">
        <w:t xml:space="preserve"> pest</w:t>
      </w:r>
      <w:r w:rsidR="005364F1">
        <w:t xml:space="preserve"> </w:t>
      </w:r>
      <w:r w:rsidR="00040228">
        <w:t xml:space="preserve">insect </w:t>
      </w:r>
      <w:r w:rsidR="005364F1">
        <w:t xml:space="preserve">populations </w:t>
      </w:r>
      <w:r w:rsidR="0080369B">
        <w:t xml:space="preserve">to increases in temperature </w:t>
      </w:r>
      <w:r w:rsidR="004E490E">
        <w:t xml:space="preserve">is an </w:t>
      </w:r>
      <w:r w:rsidR="00A00CB8">
        <w:t>opportunity to better understand</w:t>
      </w:r>
      <w:r w:rsidR="000E39E6">
        <w:t xml:space="preserve"> and predict</w:t>
      </w:r>
      <w:r w:rsidR="00A00CB8">
        <w:t xml:space="preserve"> </w:t>
      </w:r>
      <w:r w:rsidR="004E490E">
        <w:t xml:space="preserve">how climate change </w:t>
      </w:r>
      <w:r w:rsidR="00040228">
        <w:t>could</w:t>
      </w:r>
      <w:r w:rsidR="004E490E">
        <w:t xml:space="preserve"> </w:t>
      </w:r>
      <w:r w:rsidR="005447F7">
        <w:t>a</w:t>
      </w:r>
      <w:r w:rsidR="004E490E">
        <w:t xml:space="preserve">ffect these </w:t>
      </w:r>
      <w:r w:rsidR="00040228">
        <w:t>pests</w:t>
      </w:r>
      <w:r w:rsidR="004E490E">
        <w:t xml:space="preserve"> and </w:t>
      </w:r>
      <w:r w:rsidR="000E39E6">
        <w:t xml:space="preserve">using those predictions mitigate their damaging effects </w:t>
      </w:r>
      <w:r w:rsidR="004E490E">
        <w:t>and ensure the security of a nation</w:t>
      </w:r>
      <w:r w:rsidR="000E39E6">
        <w:t>’</w:t>
      </w:r>
      <w:r w:rsidR="004E490E">
        <w:t>s food as populations increase.</w:t>
      </w:r>
    </w:p>
    <w:p w14:paraId="500F5777" w14:textId="77777777" w:rsidR="00266BAF" w:rsidRDefault="00266BAF" w:rsidP="00266BAF">
      <w:pPr>
        <w:spacing w:line="480" w:lineRule="auto"/>
        <w:rPr>
          <w:b/>
        </w:rPr>
      </w:pPr>
    </w:p>
    <w:p w14:paraId="2EAA2457" w14:textId="0D08E87C" w:rsidR="00C5048A" w:rsidRPr="00311181" w:rsidRDefault="003F083F" w:rsidP="0001086E">
      <w:pPr>
        <w:spacing w:line="480" w:lineRule="auto"/>
      </w:pPr>
      <w:r>
        <w:rPr>
          <w:b/>
        </w:rPr>
        <w:t xml:space="preserve">Responses to Climate Change: </w:t>
      </w:r>
      <w:r w:rsidR="00E63857">
        <w:t xml:space="preserve">The thermal </w:t>
      </w:r>
      <w:r w:rsidR="0001086E">
        <w:t>conditions</w:t>
      </w:r>
      <w:r w:rsidR="00E63857">
        <w:t xml:space="preserve"> experienced by </w:t>
      </w:r>
      <w:r w:rsidR="0001086E">
        <w:t xml:space="preserve">almost all </w:t>
      </w:r>
      <w:r w:rsidR="00E63857">
        <w:t xml:space="preserve">animals has </w:t>
      </w:r>
      <w:r w:rsidR="0001086E">
        <w:t>influences their</w:t>
      </w:r>
      <w:r w:rsidR="00E63857">
        <w:t xml:space="preserve"> </w:t>
      </w:r>
      <w:r w:rsidR="0001086E">
        <w:t>performance</w:t>
      </w:r>
      <w:r w:rsidR="00E63857">
        <w:t xml:space="preserve"> and </w:t>
      </w:r>
      <w:r w:rsidR="0001086E">
        <w:t xml:space="preserve">ultimately their </w:t>
      </w:r>
      <w:r w:rsidR="00E63857">
        <w:t xml:space="preserve">survival </w:t>
      </w:r>
      <w:r w:rsidR="00E63857">
        <w:fldChar w:fldCharType="begin" w:fldLock="1"/>
      </w:r>
      <w:r w:rsidR="00983F68">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00E63857">
        <w:fldChar w:fldCharType="separate"/>
      </w:r>
      <w:r w:rsidR="00E63857" w:rsidRPr="00E63857">
        <w:rPr>
          <w:noProof/>
        </w:rPr>
        <w:t xml:space="preserve">(Huey and Stevenson 1979, Chown </w:t>
      </w:r>
      <w:r w:rsidR="00E63857" w:rsidRPr="00E63857">
        <w:rPr>
          <w:noProof/>
        </w:rPr>
        <w:lastRenderedPageBreak/>
        <w:t>and Terblanche 2006)</w:t>
      </w:r>
      <w:r w:rsidR="00E63857">
        <w:fldChar w:fldCharType="end"/>
      </w:r>
      <w:r w:rsidR="00E63857">
        <w:t xml:space="preserve">. </w:t>
      </w:r>
      <w:r w:rsidR="00E63857">
        <w:t>Due to their limited ability to modulate their own body temperature</w:t>
      </w:r>
      <w:r w:rsidR="00E63857">
        <w:t>,</w:t>
      </w:r>
      <w:r w:rsidR="0001086E">
        <w:t xml:space="preserve"> ectotherm and poikilotherm</w:t>
      </w:r>
      <w:r w:rsidR="00E63857">
        <w:t xml:space="preserve"> performance </w:t>
      </w:r>
      <w:r w:rsidR="004F3A49">
        <w:t xml:space="preserve">and external environmental temperatures are directly related, as external temperatures increase, </w:t>
      </w:r>
      <w:r w:rsidR="0001086E">
        <w:t xml:space="preserve">their </w:t>
      </w:r>
      <w:r w:rsidR="004F3A49">
        <w:t xml:space="preserve">internal temperatures </w:t>
      </w:r>
      <w:r w:rsidR="0001086E">
        <w:t xml:space="preserve">respond </w:t>
      </w:r>
      <w:r w:rsidR="004F3A49">
        <w:t>in kind</w:t>
      </w:r>
      <w:r w:rsidR="00E63857">
        <w:t>.</w:t>
      </w:r>
      <w:r w:rsidR="0001086E">
        <w:t xml:space="preserve"> External</w:t>
      </w:r>
      <w:r w:rsidR="00E63857">
        <w:t xml:space="preserve"> </w:t>
      </w:r>
      <w:r w:rsidR="0001086E">
        <w:t>t</w:t>
      </w:r>
      <w:r w:rsidR="00E63857">
        <w:t>emperature</w:t>
      </w:r>
      <w:r w:rsidR="0001086E">
        <w:t>s that maximize performance are</w:t>
      </w:r>
      <w:r w:rsidR="00146DDD">
        <w:t>, thermal optimum</w:t>
      </w:r>
      <w:r w:rsidR="004A5A28">
        <w:t xml:space="preserve"> temperatures</w:t>
      </w:r>
      <w:r w:rsidR="0001086E">
        <w:t xml:space="preserve">, those temperatures that permit growth are </w:t>
      </w:r>
      <w:r w:rsidR="00983F68">
        <w:t xml:space="preserve">the </w:t>
      </w:r>
      <w:r w:rsidR="004A5A28">
        <w:t>thermal</w:t>
      </w:r>
      <w:r w:rsidR="00983F68">
        <w:t xml:space="preserve"> breadth</w:t>
      </w:r>
      <w:r w:rsidR="004A5A28">
        <w:t xml:space="preserve"> temperatures</w:t>
      </w:r>
      <w:r w:rsidR="0001086E">
        <w:t>, an</w:t>
      </w:r>
      <w:r w:rsidR="00983F68">
        <w:t xml:space="preserve">d those temperatures at the upper and lower boundary of performance (beyond which performance declines or is inhibited) are the </w:t>
      </w:r>
      <w:r w:rsidR="004A5A28">
        <w:t>critical thermal maximum and minimum, respectively</w:t>
      </w:r>
      <w:r w:rsidR="00983F68">
        <w:t xml:space="preserve"> </w:t>
      </w:r>
      <w:r w:rsidR="00983F68">
        <w:fldChar w:fldCharType="begin" w:fldLock="1"/>
      </w:r>
      <w:r w:rsidR="00C237DA">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id" : "ITEM-2",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2",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Huey and Stevenson 1979, Bale et al. 2002)", "plainTextFormattedCitation" : "(Huey and Stevenson 1979, Bale et al. 2002)", "previouslyFormattedCitation" : "(Huey and Stevenson 1979, Bale et al. 2002)" }, "properties" : { "noteIndex" : 0 }, "schema" : "https://github.com/citation-style-language/schema/raw/master/csl-citation.json" }</w:instrText>
      </w:r>
      <w:r w:rsidR="00983F68">
        <w:fldChar w:fldCharType="separate"/>
      </w:r>
      <w:r w:rsidR="00983F68" w:rsidRPr="00983F68">
        <w:rPr>
          <w:noProof/>
        </w:rPr>
        <w:t>(Huey and Stevenson 1979, Bale et al. 2002)</w:t>
      </w:r>
      <w:r w:rsidR="00983F68">
        <w:fldChar w:fldCharType="end"/>
      </w:r>
      <w:r w:rsidR="00983F68">
        <w:t>.</w:t>
      </w:r>
      <w:r w:rsidR="0001086E">
        <w:t xml:space="preserve"> </w:t>
      </w:r>
      <w:r w:rsidR="0001086E">
        <w:t>In temperate regions, most herbivorous insects grow during warmer seasons</w:t>
      </w:r>
      <w:r w:rsidR="00EC5A7F">
        <w:t xml:space="preserve"> when thermal conditions permit </w:t>
      </w:r>
      <w:r w:rsidR="0001086E">
        <w:t xml:space="preserve">growth. </w:t>
      </w:r>
      <w:r w:rsidR="00983F68">
        <w:t>As temperatures increase</w:t>
      </w:r>
      <w:r w:rsidR="00EC5A7F">
        <w:t xml:space="preserve"> and climates change</w:t>
      </w:r>
      <w:r w:rsidR="009D3BF5">
        <w:t xml:space="preserve">, </w:t>
      </w:r>
      <w:r w:rsidR="00EC5A7F">
        <w:t xml:space="preserve">average </w:t>
      </w:r>
      <w:r w:rsidR="009D3BF5">
        <w:t xml:space="preserve">seasonal temperatures are expected to increase and this warming trend </w:t>
      </w:r>
      <w:r w:rsidR="00983F68">
        <w:t>will change the thermal environments of northern latitudes to resemble the thermal environments of their adjacent southern latitudes</w:t>
      </w:r>
      <w:r w:rsidR="009D3BF5">
        <w:t xml:space="preserve"> </w:t>
      </w:r>
      <w:r w:rsidR="009D3BF5" w:rsidRPr="00060F1F">
        <w:fldChar w:fldCharType="begin" w:fldLock="1"/>
      </w:r>
      <w:r w:rsidR="009D3BF5" w:rsidRPr="0031118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9D3BF5" w:rsidRPr="00060F1F">
        <w:fldChar w:fldCharType="separate"/>
      </w:r>
      <w:r w:rsidR="009D3BF5" w:rsidRPr="00311181">
        <w:rPr>
          <w:noProof/>
        </w:rPr>
        <w:t>(Parmesan et al. 1999, Breed et al. 2012)</w:t>
      </w:r>
      <w:r w:rsidR="009D3BF5" w:rsidRPr="00060F1F">
        <w:fldChar w:fldCharType="end"/>
      </w:r>
      <w:r w:rsidR="00983F68">
        <w:t>. In</w:t>
      </w:r>
      <w:r w:rsidR="009D3BF5">
        <w:t xml:space="preserve"> response</w:t>
      </w:r>
      <w:r w:rsidR="00983F68">
        <w:t xml:space="preserve">, </w:t>
      </w:r>
      <w:r w:rsidR="0001086E">
        <w:t xml:space="preserve">insects could </w:t>
      </w:r>
      <w:r w:rsidR="009D3BF5">
        <w:t>experience</w:t>
      </w:r>
      <w:r w:rsidR="0001086E">
        <w:t xml:space="preserve"> changes in their range distribution, growth rate, physiology, and adaptation</w:t>
      </w:r>
      <w:r w:rsidR="00983F68">
        <w:t xml:space="preserve"> to track</w:t>
      </w:r>
      <w:r w:rsidR="009D3BF5">
        <w:t xml:space="preserve"> these</w:t>
      </w:r>
      <w:r w:rsidR="00983F68">
        <w:t xml:space="preserve"> thermal changes in time and space</w:t>
      </w:r>
      <w:r w:rsidR="0001086E">
        <w:t xml:space="preserve"> </w:t>
      </w:r>
      <w:r w:rsidR="0001086E">
        <w:fldChar w:fldCharType="begin" w:fldLock="1"/>
      </w:r>
      <w:r w:rsidR="0001086E">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mendeley" : { "formattedCitation" : "(Hughes 2000)", "plainTextFormattedCitation" : "(Hughes 2000)", "previouslyFormattedCitation" : "(Hughes 2000)" }, "properties" : { "noteIndex" : 0 }, "schema" : "https://github.com/citation-style-language/schema/raw/master/csl-citation.json" }</w:instrText>
      </w:r>
      <w:r w:rsidR="0001086E">
        <w:fldChar w:fldCharType="separate"/>
      </w:r>
      <w:r w:rsidR="0001086E" w:rsidRPr="00F92F11">
        <w:rPr>
          <w:noProof/>
        </w:rPr>
        <w:t>(Hughes 2000)</w:t>
      </w:r>
      <w:r w:rsidR="0001086E">
        <w:fldChar w:fldCharType="end"/>
      </w:r>
      <w:r w:rsidR="0001086E">
        <w:t>.</w:t>
      </w:r>
      <w:r w:rsidR="00E63857">
        <w:t xml:space="preserve"> </w:t>
      </w:r>
    </w:p>
    <w:p w14:paraId="4227D930" w14:textId="499DB245" w:rsidR="006F0764" w:rsidRDefault="007F10B7" w:rsidP="004A5A28">
      <w:pPr>
        <w:spacing w:line="480" w:lineRule="auto"/>
        <w:ind w:firstLine="720"/>
      </w:pPr>
      <w:r>
        <w:t>T</w:t>
      </w:r>
      <w:r w:rsidR="00C36C44">
        <w:t>hose insects that experience an overall decrease in fitness</w:t>
      </w:r>
      <w:r>
        <w:t xml:space="preserve"> and increases in mortality will </w:t>
      </w:r>
      <w:r w:rsidR="00C36C44">
        <w:t>“lose”</w:t>
      </w:r>
      <w:r w:rsidR="005447F7">
        <w:t xml:space="preserve"> </w:t>
      </w:r>
      <w:r w:rsidR="00C36C44">
        <w:t>alternatively</w:t>
      </w:r>
      <w:r>
        <w:t>,</w:t>
      </w:r>
      <w:r w:rsidR="00C36C44">
        <w:t xml:space="preserve"> those insects that experience an overall increase in fitness</w:t>
      </w:r>
      <w:r>
        <w:t xml:space="preserve"> and decrease in mortality will </w:t>
      </w:r>
      <w:r w:rsidR="00C36C44">
        <w:t>“win”</w:t>
      </w:r>
      <w:r w:rsidR="004918C1">
        <w:t>.</w:t>
      </w:r>
      <w:r w:rsidR="005447F7">
        <w:t xml:space="preserve"> </w:t>
      </w:r>
      <w:r w:rsidR="00210E53">
        <w:t>Range d</w:t>
      </w:r>
      <w:r w:rsidR="00790AEB">
        <w:t>istribution will be crucial in determining</w:t>
      </w:r>
      <w:r>
        <w:t xml:space="preserve"> those insects that lose or win as climate changes. </w:t>
      </w:r>
      <w:commentRangeStart w:id="0"/>
      <w:r w:rsidR="00C5048A" w:rsidRPr="00311181">
        <w:t>The rate that temperatures are rising presents a biological hurdle for those insects currently existing on the margin of their behavioral, ecological, or physiological plasticity</w:t>
      </w:r>
      <w:commentRangeEnd w:id="0"/>
      <w:r w:rsidR="00C5048A" w:rsidRPr="00CC056F">
        <w:rPr>
          <w:rStyle w:val="CommentReference"/>
          <w:sz w:val="24"/>
          <w:szCs w:val="24"/>
        </w:rPr>
        <w:commentReference w:id="0"/>
      </w:r>
      <w:r w:rsidR="00C5048A" w:rsidRPr="00311181">
        <w:t xml:space="preserve">. </w:t>
      </w:r>
      <w:r>
        <w:t xml:space="preserve">Range </w:t>
      </w:r>
      <w:r w:rsidR="00953639">
        <w:t>distribution</w:t>
      </w:r>
      <w:r>
        <w:t xml:space="preserve"> losers will</w:t>
      </w:r>
      <w:r w:rsidR="008E3588">
        <w:t xml:space="preserve"> </w:t>
      </w:r>
      <w:r w:rsidR="00C94947">
        <w:t xml:space="preserve">experience </w:t>
      </w:r>
      <w:r w:rsidR="007B128D">
        <w:t xml:space="preserve">a net decrease </w:t>
      </w:r>
      <w:r w:rsidR="008E3588">
        <w:t>in population</w:t>
      </w:r>
      <w:r w:rsidR="00A3540D">
        <w:t xml:space="preserve"> size and</w:t>
      </w:r>
      <w:r w:rsidR="008E3588">
        <w:t xml:space="preserve"> </w:t>
      </w:r>
      <w:r>
        <w:t xml:space="preserve">geographical </w:t>
      </w:r>
      <w:r w:rsidR="008E3588">
        <w:t>distribution</w:t>
      </w:r>
      <w:r>
        <w:t>.</w:t>
      </w:r>
      <w:r w:rsidR="004E6014">
        <w:t xml:space="preserve"> </w:t>
      </w:r>
      <w:r w:rsidR="00A3540D">
        <w:t xml:space="preserve">However, those </w:t>
      </w:r>
      <w:r w:rsidR="004E6014">
        <w:t>insect populations that win could experience</w:t>
      </w:r>
      <w:r w:rsidR="00A3540D">
        <w:t xml:space="preserve"> </w:t>
      </w:r>
      <w:r w:rsidR="00AC4F79">
        <w:lastRenderedPageBreak/>
        <w:t xml:space="preserve">positive </w:t>
      </w:r>
      <w:r w:rsidR="00A3540D">
        <w:t xml:space="preserve">changes in their distribution. Winning insects could experience a net increase in both population size and </w:t>
      </w:r>
      <w:r>
        <w:t xml:space="preserve">geographical </w:t>
      </w:r>
      <w:r w:rsidR="00A3540D">
        <w:t>distribution</w:t>
      </w:r>
      <w:r>
        <w:t>;</w:t>
      </w:r>
      <w:r w:rsidR="00A3540D">
        <w:t xml:space="preserve"> with more individuals spread across more geography</w:t>
      </w:r>
      <w:r>
        <w:t xml:space="preserve">. </w:t>
      </w:r>
      <w:r w:rsidR="00953639">
        <w:t>Alternatively, winning insects experience a northern shift of their entire geographical distribution with no change in population size.</w:t>
      </w:r>
      <w:r w:rsidR="00AC4F79">
        <w:t xml:space="preserve"> </w:t>
      </w:r>
      <w:r w:rsidR="006F0764">
        <w:t>In Europe, this has been observed in 35 species of non-migratory butterfly species. Of these butterflies, 63% were observed to have</w:t>
      </w:r>
      <w:r w:rsidR="00F17627">
        <w:t xml:space="preserve"> a distribution</w:t>
      </w:r>
      <w:r w:rsidR="006F0764">
        <w:t xml:space="preserve"> shift northward and 3%</w:t>
      </w:r>
      <w:r w:rsidR="00AE281F">
        <w:t xml:space="preserve"> </w:t>
      </w:r>
      <w:r w:rsidR="00F17627">
        <w:t>were observed to have a distribution shift southward</w:t>
      </w:r>
      <w:r w:rsidR="006F0764">
        <w:t xml:space="preserve"> </w:t>
      </w:r>
      <w:r w:rsidR="006F0764">
        <w:fldChar w:fldCharType="begin" w:fldLock="1"/>
      </w:r>
      <w:r w:rsidR="006F0764">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6F0764">
        <w:fldChar w:fldCharType="separate"/>
      </w:r>
      <w:r w:rsidR="006F0764" w:rsidRPr="000E5425">
        <w:rPr>
          <w:noProof/>
        </w:rPr>
        <w:t>(Parmesan et al. 1999)</w:t>
      </w:r>
      <w:r w:rsidR="006F0764">
        <w:fldChar w:fldCharType="end"/>
      </w:r>
      <w:r w:rsidR="006F0764">
        <w:t xml:space="preserve">. </w:t>
      </w:r>
      <w:r w:rsidR="009D3BF5">
        <w:t>As f</w:t>
      </w:r>
      <w:commentRangeStart w:id="1"/>
      <w:r w:rsidR="009D3BF5" w:rsidRPr="00311181">
        <w:t xml:space="preserve">avorable habitat for </w:t>
      </w:r>
      <w:commentRangeEnd w:id="1"/>
      <w:r w:rsidR="009D3BF5" w:rsidRPr="00CC056F">
        <w:rPr>
          <w:rStyle w:val="CommentReference"/>
          <w:sz w:val="24"/>
          <w:szCs w:val="24"/>
        </w:rPr>
        <w:commentReference w:id="1"/>
      </w:r>
      <w:r w:rsidR="009D3BF5" w:rsidRPr="00311181">
        <w:t>temperate insects shifts farther north</w:t>
      </w:r>
      <w:r w:rsidR="009D3BF5">
        <w:t xml:space="preserve"> and warmer days increase in frequency</w:t>
      </w:r>
      <w:r w:rsidR="009D3BF5" w:rsidRPr="00311181">
        <w:t>, the spatial distribution of some insects could track those favorable temperatures, shifting their range northward</w:t>
      </w:r>
      <w:r w:rsidR="009D3BF5">
        <w:t xml:space="preserve"> and or southward</w:t>
      </w:r>
      <w:r w:rsidR="009D3BF5" w:rsidRPr="00311181">
        <w:t xml:space="preserve">, to </w:t>
      </w:r>
      <w:r w:rsidR="009D3BF5">
        <w:t xml:space="preserve">either utilize the more frequent more disperse thermal conditions or to </w:t>
      </w:r>
      <w:r w:rsidR="009D3BF5" w:rsidRPr="00311181">
        <w:t xml:space="preserve">compensate for their reduced </w:t>
      </w:r>
      <w:commentRangeStart w:id="2"/>
      <w:r w:rsidR="009D3BF5" w:rsidRPr="00311181">
        <w:t>fitness in their current environment</w:t>
      </w:r>
      <w:commentRangeEnd w:id="2"/>
      <w:r w:rsidR="009D3BF5" w:rsidRPr="00CC056F">
        <w:rPr>
          <w:rStyle w:val="CommentReference"/>
          <w:sz w:val="24"/>
          <w:szCs w:val="24"/>
        </w:rPr>
        <w:commentReference w:id="2"/>
      </w:r>
      <w:r w:rsidR="009D3BF5">
        <w:t>.</w:t>
      </w:r>
    </w:p>
    <w:p w14:paraId="6B88AE42" w14:textId="281A9DE0" w:rsidR="00FB022D" w:rsidRDefault="00E63857" w:rsidP="00FB022D">
      <w:pPr>
        <w:spacing w:line="480" w:lineRule="auto"/>
        <w:ind w:firstLine="720"/>
      </w:pPr>
      <w:r>
        <w:t>I</w:t>
      </w:r>
      <w:r w:rsidR="007A5748">
        <w:t>ncreased temperatures could</w:t>
      </w:r>
      <w:r w:rsidR="00CC660F">
        <w:t xml:space="preserve"> </w:t>
      </w:r>
      <w:r w:rsidR="009D3BF5">
        <w:t>also affect</w:t>
      </w:r>
      <w:r>
        <w:t xml:space="preserve"> insect </w:t>
      </w:r>
      <w:r w:rsidR="00CC660F">
        <w:t>growth rates</w:t>
      </w:r>
      <w:r w:rsidR="00E514DF">
        <w:t xml:space="preserve"> and</w:t>
      </w:r>
      <w:r w:rsidR="009D3BF5">
        <w:t xml:space="preserve"> in that way,</w:t>
      </w:r>
      <w:r>
        <w:t xml:space="preserve"> </w:t>
      </w:r>
      <w:r w:rsidR="00CC660F">
        <w:t>determine winners and losers.</w:t>
      </w:r>
      <w:r w:rsidR="00953639">
        <w:t xml:space="preserve"> </w:t>
      </w:r>
      <w:r w:rsidR="00F5483E">
        <w:t>Those insects that lose as climate changes could</w:t>
      </w:r>
      <w:r w:rsidR="0042402F">
        <w:t xml:space="preserve"> have a very narrow range of temperatures that permit growth</w:t>
      </w:r>
      <w:r w:rsidR="00F5483E">
        <w:t xml:space="preserve"> and increasing temperatures could exhaust their ability to grow</w:t>
      </w:r>
      <w:r w:rsidR="0094539B">
        <w:t xml:space="preserve"> during these warming seasons.</w:t>
      </w:r>
      <w:r w:rsidR="0042402F">
        <w:t xml:space="preserve"> </w:t>
      </w:r>
      <w:r w:rsidR="0094539B">
        <w:t>In contrast, w</w:t>
      </w:r>
      <w:r w:rsidR="008F0679">
        <w:t>inning insects could</w:t>
      </w:r>
      <w:r w:rsidR="0042402F">
        <w:t xml:space="preserve"> </w:t>
      </w:r>
      <w:r w:rsidR="0094539B">
        <w:t>have a wide</w:t>
      </w:r>
      <w:r w:rsidR="008F0679">
        <w:t>r</w:t>
      </w:r>
      <w:r w:rsidR="0094539B">
        <w:t xml:space="preserve"> range of temperatures that </w:t>
      </w:r>
      <w:r w:rsidR="008F0679">
        <w:t>optimize</w:t>
      </w:r>
      <w:r w:rsidR="0094539B">
        <w:t xml:space="preserve"> growth</w:t>
      </w:r>
      <w:r w:rsidR="008F0679">
        <w:t xml:space="preserve"> and as temperatures increase, they could experience increases in their growth rate.</w:t>
      </w:r>
      <w:r w:rsidR="005D3D99">
        <w:t xml:space="preserve"> </w:t>
      </w:r>
      <w:r w:rsidR="009A3507">
        <w:t xml:space="preserve">In a </w:t>
      </w:r>
      <w:r w:rsidR="008E4A56">
        <w:t>review</w:t>
      </w:r>
      <w:r w:rsidR="009A3507">
        <w:t xml:space="preserve"> of </w:t>
      </w:r>
      <w:r w:rsidR="008E4A56">
        <w:t xml:space="preserve">species fitness as a function of temperature, </w:t>
      </w:r>
      <w:r w:rsidR="008E4A56">
        <w:t>the intrinsic growth of a population, r</w:t>
      </w:r>
      <w:r w:rsidR="008E4A56">
        <w:t xml:space="preserve"> and the average thermal conditions of those populations was compiled and compared between 38 representative insect species </w:t>
      </w:r>
      <w:r w:rsidR="009A3507">
        <w:t xml:space="preserve">from temperate and tropical </w:t>
      </w:r>
      <w:r w:rsidR="006C3C2C">
        <w:t>latitudes</w:t>
      </w:r>
      <w:r w:rsidR="00235A6C">
        <w:t xml:space="preserve"> </w:t>
      </w:r>
      <w:r w:rsidR="00235A6C">
        <w:fldChar w:fldCharType="begin" w:fldLock="1"/>
      </w:r>
      <w:r w:rsidR="00FB022D">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235A6C">
        <w:fldChar w:fldCharType="separate"/>
      </w:r>
      <w:r w:rsidR="00235A6C" w:rsidRPr="00235A6C">
        <w:rPr>
          <w:noProof/>
        </w:rPr>
        <w:t>(Deutsch et al. 2008)</w:t>
      </w:r>
      <w:r w:rsidR="00235A6C">
        <w:fldChar w:fldCharType="end"/>
      </w:r>
      <w:r w:rsidR="008E4A56">
        <w:t>.</w:t>
      </w:r>
      <w:r w:rsidR="00E81FD3">
        <w:t xml:space="preserve"> </w:t>
      </w:r>
      <w:r w:rsidR="006C3C2C">
        <w:t>For t</w:t>
      </w:r>
      <w:r w:rsidR="00E81FD3">
        <w:t xml:space="preserve">hose representative species across </w:t>
      </w:r>
      <w:r w:rsidR="00C237DA">
        <w:t>more temperate latitudes, the the</w:t>
      </w:r>
      <w:r w:rsidR="006C3C2C">
        <w:t>rmal breadth of these insects tended to be</w:t>
      </w:r>
      <w:r w:rsidR="00C237DA">
        <w:t xml:space="preserve"> wider and the average thermal </w:t>
      </w:r>
      <w:r w:rsidR="00C237DA">
        <w:lastRenderedPageBreak/>
        <w:t xml:space="preserve">conditions experienced in these locations is further away from their critical thermal maximum when compared to representative tropical taxa </w:t>
      </w:r>
      <w:r w:rsidR="00C237DA">
        <w:fldChar w:fldCharType="begin" w:fldLock="1"/>
      </w:r>
      <w:r w:rsidR="00235A6C">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C237DA">
        <w:fldChar w:fldCharType="separate"/>
      </w:r>
      <w:r w:rsidR="00C237DA" w:rsidRPr="00C237DA">
        <w:rPr>
          <w:noProof/>
        </w:rPr>
        <w:t>(Deutsch et al. 2008)</w:t>
      </w:r>
      <w:r w:rsidR="00C237DA">
        <w:fldChar w:fldCharType="end"/>
      </w:r>
      <w:r w:rsidR="00C237DA">
        <w:t xml:space="preserve">. </w:t>
      </w:r>
      <w:r w:rsidR="00235A6C">
        <w:t>This suggests f</w:t>
      </w:r>
      <w:r w:rsidR="00E81FD3">
        <w:t>or those insects in the tropics, as climate temperatures increase, the thermal conditions</w:t>
      </w:r>
      <w:r w:rsidR="00235A6C">
        <w:t xml:space="preserve"> they experience</w:t>
      </w:r>
      <w:r w:rsidR="00E81FD3">
        <w:t xml:space="preserve"> will reach, and even exceed, their critical thermal maximums sooner th</w:t>
      </w:r>
      <w:r w:rsidR="00235A6C">
        <w:t>an those more temperate insects</w:t>
      </w:r>
      <w:r w:rsidR="00FB022D">
        <w:t xml:space="preserve">. Using this data, in the </w:t>
      </w:r>
      <w:r w:rsidR="00235A6C">
        <w:t>21</w:t>
      </w:r>
      <w:r w:rsidR="00235A6C" w:rsidRPr="00235A6C">
        <w:rPr>
          <w:vertAlign w:val="superscript"/>
        </w:rPr>
        <w:t>st</w:t>
      </w:r>
      <w:r w:rsidR="00235A6C">
        <w:t>-century changes in fitness</w:t>
      </w:r>
      <w:r w:rsidR="00FB022D">
        <w:t xml:space="preserve"> as a function of</w:t>
      </w:r>
      <w:r w:rsidR="00235A6C">
        <w:t xml:space="preserve"> thermal </w:t>
      </w:r>
      <w:r w:rsidR="00FB022D">
        <w:t xml:space="preserve">conditions across latitudes shows a decrease in fitness in tropical insects by up to 20% and those insects in more temperate thermal conditions are expected to experience population increases </w:t>
      </w:r>
      <w:r w:rsidR="00FB022D">
        <w:fldChar w:fldCharType="begin" w:fldLock="1"/>
      </w:r>
      <w:r w:rsidR="00FB022D">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 "properties" : { "noteIndex" : 0 }, "schema" : "https://github.com/citation-style-language/schema/raw/master/csl-citation.json" }</w:instrText>
      </w:r>
      <w:r w:rsidR="00FB022D">
        <w:fldChar w:fldCharType="separate"/>
      </w:r>
      <w:r w:rsidR="00FB022D" w:rsidRPr="00FB022D">
        <w:rPr>
          <w:noProof/>
        </w:rPr>
        <w:t>(Deutsch et al. 2008)</w:t>
      </w:r>
      <w:r w:rsidR="00FB022D">
        <w:fldChar w:fldCharType="end"/>
      </w:r>
      <w:r w:rsidR="00FB022D">
        <w:t>.</w:t>
      </w:r>
    </w:p>
    <w:p w14:paraId="59C907F3" w14:textId="79C18768" w:rsidR="00FB022D" w:rsidRPr="00FB022D" w:rsidRDefault="002455C5" w:rsidP="00FB022D">
      <w:pPr>
        <w:spacing w:line="480" w:lineRule="auto"/>
        <w:ind w:firstLine="720"/>
      </w:pPr>
      <w:r>
        <w:t xml:space="preserve">The impact of increased temperatures will have </w:t>
      </w:r>
      <w:bookmarkStart w:id="3" w:name="_GoBack"/>
      <w:bookmarkEnd w:id="3"/>
    </w:p>
    <w:p w14:paraId="4F7D876E" w14:textId="64E6B920" w:rsidR="00FB022D" w:rsidRPr="00CC056F" w:rsidRDefault="00FB022D" w:rsidP="00FB022D">
      <w:pPr>
        <w:spacing w:line="480" w:lineRule="auto"/>
        <w:rPr>
          <w:i/>
          <w:highlight w:val="yellow"/>
        </w:rPr>
      </w:pPr>
      <w:r w:rsidRPr="00311181">
        <w:rPr>
          <w:highlight w:val="yellow"/>
        </w:rPr>
        <w:t>PHYSIOLOGY</w:t>
      </w:r>
      <w:r>
        <w:rPr>
          <w:highlight w:val="yellow"/>
        </w:rPr>
        <w:t xml:space="preserve">: </w:t>
      </w:r>
      <w:r>
        <w:rPr>
          <w:i/>
          <w:highlight w:val="yellow"/>
        </w:rPr>
        <w:t>I need to talk about specific traits. What are some of the mechanisms or traits or systems that depend on these thermal breadths?</w:t>
      </w:r>
      <w:r w:rsidR="00862283" w:rsidRPr="00CC056F">
        <w:rPr>
          <w:i/>
          <w:highlight w:val="yellow"/>
        </w:rPr>
        <w:t xml:space="preserve"> </w:t>
      </w:r>
      <w:proofErr w:type="gramStart"/>
      <w:r w:rsidR="00862283" w:rsidRPr="00CC056F">
        <w:rPr>
          <w:i/>
          <w:highlight w:val="yellow"/>
        </w:rPr>
        <w:t>Specifically</w:t>
      </w:r>
      <w:proofErr w:type="gramEnd"/>
      <w:r w:rsidR="00862283" w:rsidRPr="00CC056F">
        <w:rPr>
          <w:i/>
          <w:highlight w:val="yellow"/>
        </w:rPr>
        <w:t xml:space="preserve"> this is the space to talk about why these </w:t>
      </w:r>
      <w:proofErr w:type="spellStart"/>
      <w:r w:rsidR="00862283" w:rsidRPr="00CC056F">
        <w:rPr>
          <w:i/>
          <w:highlight w:val="yellow"/>
        </w:rPr>
        <w:t>repsonses</w:t>
      </w:r>
      <w:proofErr w:type="spellEnd"/>
      <w:r w:rsidR="00862283" w:rsidRPr="00CC056F">
        <w:rPr>
          <w:i/>
          <w:highlight w:val="yellow"/>
        </w:rPr>
        <w:t xml:space="preserve"> will be necessary. </w:t>
      </w:r>
      <w:r>
        <w:rPr>
          <w:i/>
          <w:highlight w:val="yellow"/>
        </w:rPr>
        <w:t xml:space="preserve">What are the traits temperatures limiting? </w:t>
      </w:r>
      <w:r w:rsidRPr="00CC056F">
        <w:rPr>
          <w:highlight w:val="yellow"/>
        </w:rPr>
        <w:t>Use the example of phytoplankton color</w:t>
      </w:r>
    </w:p>
    <w:p w14:paraId="1DC16958" w14:textId="77777777" w:rsidR="00FB022D" w:rsidRPr="00CC056F" w:rsidRDefault="00FB022D" w:rsidP="00FB022D">
      <w:pPr>
        <w:pStyle w:val="NormalWeb"/>
        <w:ind w:left="480" w:hanging="480"/>
        <w:rPr>
          <w:rFonts w:ascii="Calibri" w:hAnsi="Calibri"/>
          <w:highlight w:val="yellow"/>
        </w:rPr>
      </w:pPr>
      <w:r w:rsidRPr="00CC056F">
        <w:rPr>
          <w:rFonts w:ascii="Calibri" w:hAnsi="Calibri"/>
          <w:b/>
          <w:bCs/>
          <w:highlight w:val="yellow"/>
        </w:rPr>
        <w:t>[Dawson, T. P., S. T. Jackson, J. I. House, I. C. Prentice, and G. M. Mace</w:t>
      </w:r>
      <w:r w:rsidRPr="00CC056F">
        <w:rPr>
          <w:rFonts w:ascii="Calibri" w:hAnsi="Calibri"/>
          <w:highlight w:val="yellow"/>
        </w:rPr>
        <w:t xml:space="preserve">. </w:t>
      </w:r>
      <w:r w:rsidRPr="00CC056F">
        <w:rPr>
          <w:rFonts w:ascii="Calibri" w:hAnsi="Calibri"/>
          <w:b/>
          <w:bCs/>
          <w:highlight w:val="yellow"/>
        </w:rPr>
        <w:t>2011</w:t>
      </w:r>
      <w:r w:rsidRPr="00CC056F">
        <w:rPr>
          <w:rFonts w:ascii="Calibri" w:hAnsi="Calibri"/>
          <w:highlight w:val="yellow"/>
        </w:rPr>
        <w:t>. Beyond predictions: biodiversity conservation in a changing climate. Science (80-</w:t>
      </w:r>
      <w:proofErr w:type="gramStart"/>
      <w:r w:rsidRPr="00CC056F">
        <w:rPr>
          <w:rFonts w:ascii="Calibri" w:hAnsi="Calibri"/>
          <w:highlight w:val="yellow"/>
        </w:rPr>
        <w:t>. )</w:t>
      </w:r>
      <w:proofErr w:type="gramEnd"/>
      <w:r w:rsidRPr="00CC056F">
        <w:rPr>
          <w:rFonts w:ascii="Calibri" w:hAnsi="Calibri"/>
          <w:highlight w:val="yellow"/>
        </w:rPr>
        <w:t>. 332: 53–58.</w:t>
      </w:r>
    </w:p>
    <w:p w14:paraId="1DF15CB0" w14:textId="0258EA21" w:rsidR="00FB022D" w:rsidRPr="00FB022D" w:rsidRDefault="00FB022D" w:rsidP="00FB022D">
      <w:pPr>
        <w:pStyle w:val="NormalWeb"/>
        <w:ind w:left="480" w:hanging="480"/>
      </w:pPr>
      <w:r w:rsidRPr="00CC056F">
        <w:rPr>
          <w:rFonts w:ascii="Calibri" w:hAnsi="Calibri"/>
          <w:b/>
          <w:bCs/>
          <w:highlight w:val="yellow"/>
        </w:rPr>
        <w:t>Williams, S. E., C. Moritz, L. P. Shoo, J. L. Isaac, A. a Hoffmann, and G. Langham</w:t>
      </w:r>
      <w:r w:rsidRPr="00CC056F">
        <w:rPr>
          <w:rFonts w:ascii="Calibri" w:hAnsi="Calibri"/>
          <w:highlight w:val="yellow"/>
        </w:rPr>
        <w:t xml:space="preserve">. </w:t>
      </w:r>
      <w:r w:rsidRPr="00CC056F">
        <w:rPr>
          <w:rFonts w:ascii="Calibri" w:hAnsi="Calibri"/>
          <w:b/>
          <w:bCs/>
          <w:highlight w:val="yellow"/>
        </w:rPr>
        <w:t>2008</w:t>
      </w:r>
      <w:r w:rsidRPr="00CC056F">
        <w:rPr>
          <w:rFonts w:ascii="Calibri" w:hAnsi="Calibri"/>
          <w:highlight w:val="yellow"/>
        </w:rPr>
        <w:t xml:space="preserve">. Towards an Integrated Framework for Assessing the Vulnerability of Species to Climate Change. </w:t>
      </w:r>
      <w:proofErr w:type="spellStart"/>
      <w:r w:rsidRPr="00CC056F">
        <w:rPr>
          <w:rFonts w:ascii="Calibri" w:hAnsi="Calibri"/>
          <w:highlight w:val="yellow"/>
        </w:rPr>
        <w:t>PLoS</w:t>
      </w:r>
      <w:proofErr w:type="spellEnd"/>
      <w:r w:rsidRPr="00CC056F">
        <w:rPr>
          <w:rFonts w:ascii="Calibri" w:hAnsi="Calibri"/>
          <w:highlight w:val="yellow"/>
        </w:rPr>
        <w:t xml:space="preserve"> Biol. 6: e325.]</w:t>
      </w:r>
    </w:p>
    <w:p w14:paraId="3ABE31FA" w14:textId="20276276" w:rsidR="0014048B" w:rsidRPr="00FB022D" w:rsidRDefault="0014048B" w:rsidP="00FB022D">
      <w:pPr>
        <w:pStyle w:val="NormalWeb"/>
        <w:ind w:left="480" w:hanging="480"/>
      </w:pPr>
      <w:proofErr w:type="spellStart"/>
      <w:r w:rsidRPr="00CC056F">
        <w:rPr>
          <w:b/>
          <w:bCs/>
          <w:highlight w:val="yellow"/>
        </w:rPr>
        <w:t>Somero</w:t>
      </w:r>
      <w:proofErr w:type="spellEnd"/>
      <w:r w:rsidRPr="00CC056F">
        <w:rPr>
          <w:b/>
          <w:bCs/>
          <w:highlight w:val="yellow"/>
        </w:rPr>
        <w:t>, G. N.</w:t>
      </w:r>
      <w:r w:rsidRPr="00CC056F">
        <w:rPr>
          <w:highlight w:val="yellow"/>
        </w:rPr>
        <w:t xml:space="preserve"> </w:t>
      </w:r>
      <w:r w:rsidRPr="00CC056F">
        <w:rPr>
          <w:b/>
          <w:bCs/>
          <w:highlight w:val="yellow"/>
        </w:rPr>
        <w:t>2010</w:t>
      </w:r>
      <w:r w:rsidRPr="00CC056F">
        <w:rPr>
          <w:highlight w:val="yellow"/>
        </w:rPr>
        <w:t>. The physiology of climate change: how potentials for acclimatization and genetic adaptation will determine “winners” and “losers.” J. Exp. Biol. 213: 912–920.</w:t>
      </w:r>
    </w:p>
    <w:p w14:paraId="4DB84E60" w14:textId="77777777" w:rsidR="00BE5E72" w:rsidRDefault="00BE5E72" w:rsidP="00BE5E72">
      <w:pPr>
        <w:spacing w:line="480" w:lineRule="auto"/>
        <w:ind w:firstLine="720"/>
      </w:pPr>
      <w:r>
        <w:t xml:space="preserve">In the United Kingdom, a survey of five aphid species across 27 years indicates increases in growth rate that corresponds to increases in average winter temperature. Depending on the species, an average increase in winter temperatures of 1°C has increased their growth rate </w:t>
      </w:r>
      <w:r>
        <w:lastRenderedPageBreak/>
        <w:t xml:space="preserve">resulting in advanced flight phenology by 4-19 days </w:t>
      </w:r>
      <w:r>
        <w:fldChar w:fldCharType="begin" w:fldLock="1"/>
      </w:r>
      <w:r>
        <w:instrText>ADDIN CSL_CITATION { "citationItems" : [ { "id" : "ITEM-1", "itemData" : { "DOI" : "10.1111/j.1365-2486.1995.tb00029.x", "ISBN" : "1354-1013", "ISSN" : "13652486", "abstract" : "Daily samples between 1964 and 1991 from suction traps throughout Great Britain were used to study the migration phenologies of five aphid species: Brachycaudus helichrysi, Elatobium abietinum, Metopolophium dirhodum, Myzus persicae and Sitobion avenae, and their relationship with temperature. Regression relationships have been established between characteristics of aphid phenology and temperature, latitude and longitude for each species. There were differences between species in the period for which temperature was most strongly associated with aphid phenology. The study indicates that temperature, especially winter temperature, is the dominant factor affecting aphid phenology, for all five species. A 1 degrees C increase in average winter temperature advanced the migration phenology by 4-19 days depending on species. Effects of temperature on the aphid phenology are similar between holocyclic and anholocyclic species, unlike the effects of temperature on date of first flight record which have been previously shown to be important only in anholocyclic species.", "author" : [ { "dropping-particle" : "", "family" : "Zhou", "given" : "Xilong", "non-dropping-particle" : "", "parse-names" : false, "suffix" : "" }, { "dropping-particle" : "", "family" : "HARRINGTON", "given" : "RICHARD", "non-dropping-particle" : "", "parse-names" : false, "suffix" : "" }, { "dropping-particle" : "", "family" : "WOIWOD", "given" : "IAN P.", "non-dropping-particle" : "", "parse-names" : false, "suffix" : "" }, { "dropping-particle" : "", "family" : "PERRY", "given" : "JOE N.", "non-dropping-particle" : "", "parse-names" : false, "suffix" : "" }, { "dropping-particle" : "", "family" : "BALE", "given" : "JEFFREY S.", "non-dropping-particle" : "", "parse-names" : false, "suffix" : "" }, { "dropping-particle" : "", "family" : "CLARK", "given" : "SUZANNE J.", "non-dropping-particle" : "", "parse-names" : false, "suffix" : "" } ], "container-title" : "Global Change Biology", "id" : "ITEM-1", "issue" : "4", "issued" : { "date-parts" : [ [ "1995" ] ] }, "page" : "303-313", "title" : "Effects of temperature on aphid phenology", "type" : "article-journal", "volume" : "1" }, "uris" : [ "http://www.mendeley.com/documents/?uuid=24e7f1b7-c7e2-402a-81e2-100764c43ccd" ] } ], "mendeley" : { "formattedCitation" : "(Zhou et al. 1995)", "plainTextFormattedCitation" : "(Zhou et al. 1995)", "previouslyFormattedCitation" : "(Zhou et al. 1995)" }, "properties" : { "noteIndex" : 0 }, "schema" : "https://github.com/citation-style-language/schema/raw/master/csl-citation.json" }</w:instrText>
      </w:r>
      <w:r>
        <w:fldChar w:fldCharType="separate"/>
      </w:r>
      <w:r w:rsidRPr="00C675B6">
        <w:rPr>
          <w:noProof/>
        </w:rPr>
        <w:t>(Zhou et al. 1995)</w:t>
      </w:r>
      <w:r>
        <w:fldChar w:fldCharType="end"/>
      </w:r>
      <w:r>
        <w:t xml:space="preserve">. </w:t>
      </w:r>
    </w:p>
    <w:p w14:paraId="443D27D8" w14:textId="77777777" w:rsidR="00312B4E" w:rsidRPr="00311181" w:rsidRDefault="00312B4E">
      <w:pPr>
        <w:spacing w:line="480" w:lineRule="auto"/>
      </w:pPr>
    </w:p>
    <w:p w14:paraId="443CB856" w14:textId="6C544C9C" w:rsidR="003F083F" w:rsidRDefault="00FB022D">
      <w:pPr>
        <w:spacing w:line="480" w:lineRule="auto"/>
      </w:pPr>
      <w:r>
        <w:rPr>
          <w:highlight w:val="yellow"/>
        </w:rPr>
        <w:t>A</w:t>
      </w:r>
      <w:r w:rsidR="00311181" w:rsidRPr="00CC056F">
        <w:rPr>
          <w:highlight w:val="yellow"/>
        </w:rPr>
        <w:t>DAPTATION AND PLASTICITY:</w:t>
      </w:r>
      <w:r w:rsidR="00311181" w:rsidRPr="0022438B">
        <w:rPr>
          <w:highlight w:val="yellow"/>
        </w:rPr>
        <w:t xml:space="preserve"> </w:t>
      </w:r>
      <w:r>
        <w:rPr>
          <w:highlight w:val="yellow"/>
        </w:rPr>
        <w:t>How do insects overcome the limits of their traits?</w:t>
      </w:r>
      <w:r>
        <w:rPr>
          <w:highlight w:val="yellow"/>
        </w:rPr>
        <w:t xml:space="preserve"> How does adaptation work (existing variation or novel variation)? U</w:t>
      </w:r>
      <w:r w:rsidR="00311181" w:rsidRPr="0022438B">
        <w:rPr>
          <w:highlight w:val="yellow"/>
        </w:rPr>
        <w:t xml:space="preserve">se </w:t>
      </w:r>
      <w:r w:rsidR="00311181" w:rsidRPr="00CC056F">
        <w:rPr>
          <w:highlight w:val="yellow"/>
        </w:rPr>
        <w:t>the pitcher plant mosquito as an example. Do the same as before,</w:t>
      </w:r>
      <w:r w:rsidR="0022438B" w:rsidRPr="00CC056F">
        <w:rPr>
          <w:highlight w:val="yellow"/>
        </w:rPr>
        <w:t xml:space="preserve"> contain adaptation and plasticity with a definition, next discuss how temp will </w:t>
      </w:r>
      <w:proofErr w:type="gramStart"/>
      <w:r w:rsidR="0022438B" w:rsidRPr="00CC056F">
        <w:rPr>
          <w:highlight w:val="yellow"/>
        </w:rPr>
        <w:t>effect</w:t>
      </w:r>
      <w:proofErr w:type="gramEnd"/>
      <w:r w:rsidR="0022438B" w:rsidRPr="00CC056F">
        <w:rPr>
          <w:highlight w:val="yellow"/>
        </w:rPr>
        <w:t xml:space="preserve"> these things in the context of winners and losers, then provide an example using the mosquitoes.</w:t>
      </w:r>
    </w:p>
    <w:p w14:paraId="24245E19" w14:textId="77777777" w:rsidR="004C6624" w:rsidRPr="0014048B" w:rsidRDefault="004C6624" w:rsidP="004C6624">
      <w:pPr>
        <w:pStyle w:val="NormalWeb"/>
        <w:ind w:left="480" w:hanging="480"/>
        <w:rPr>
          <w:highlight w:val="yellow"/>
        </w:rPr>
      </w:pPr>
      <w:r w:rsidRPr="00CC056F">
        <w:rPr>
          <w:b/>
          <w:bCs/>
          <w:highlight w:val="yellow"/>
        </w:rPr>
        <w:t xml:space="preserve">Bradshaw, W., and C. </w:t>
      </w:r>
      <w:proofErr w:type="spellStart"/>
      <w:r w:rsidRPr="00CC056F">
        <w:rPr>
          <w:b/>
          <w:bCs/>
          <w:highlight w:val="yellow"/>
        </w:rPr>
        <w:t>Holzapfel</w:t>
      </w:r>
      <w:proofErr w:type="spellEnd"/>
      <w:r w:rsidRPr="00CC056F">
        <w:rPr>
          <w:highlight w:val="yellow"/>
        </w:rPr>
        <w:t xml:space="preserve">. </w:t>
      </w:r>
      <w:r w:rsidRPr="00CC056F">
        <w:rPr>
          <w:b/>
          <w:bCs/>
          <w:highlight w:val="yellow"/>
        </w:rPr>
        <w:t>2006</w:t>
      </w:r>
      <w:r w:rsidRPr="00CC056F">
        <w:rPr>
          <w:highlight w:val="yellow"/>
        </w:rPr>
        <w:t>. Evolutionary Response to Rapid Climate Change. Science (80-</w:t>
      </w:r>
      <w:proofErr w:type="gramStart"/>
      <w:r w:rsidRPr="00CC056F">
        <w:rPr>
          <w:highlight w:val="yellow"/>
        </w:rPr>
        <w:t>. )</w:t>
      </w:r>
      <w:proofErr w:type="gramEnd"/>
      <w:r w:rsidRPr="00CC056F">
        <w:rPr>
          <w:highlight w:val="yellow"/>
        </w:rPr>
        <w:t>. 312: 1477–1478.</w:t>
      </w:r>
    </w:p>
    <w:p w14:paraId="76F3B2FC" w14:textId="3E9952AE" w:rsidR="0014048B" w:rsidRPr="0014048B" w:rsidRDefault="0014048B">
      <w:pPr>
        <w:pStyle w:val="NormalWeb"/>
        <w:ind w:left="480" w:hanging="480"/>
      </w:pPr>
      <w:r w:rsidRPr="00CC056F">
        <w:rPr>
          <w:b/>
          <w:bCs/>
          <w:highlight w:val="yellow"/>
        </w:rPr>
        <w:t>Rodríguez-</w:t>
      </w:r>
      <w:proofErr w:type="spellStart"/>
      <w:r w:rsidRPr="00CC056F">
        <w:rPr>
          <w:b/>
          <w:bCs/>
          <w:highlight w:val="yellow"/>
        </w:rPr>
        <w:t>Trelles</w:t>
      </w:r>
      <w:proofErr w:type="spellEnd"/>
      <w:r w:rsidRPr="00CC056F">
        <w:rPr>
          <w:b/>
          <w:bCs/>
          <w:highlight w:val="yellow"/>
        </w:rPr>
        <w:t>, F., and M. A. Rodríguez</w:t>
      </w:r>
      <w:r w:rsidRPr="00CC056F">
        <w:rPr>
          <w:highlight w:val="yellow"/>
        </w:rPr>
        <w:t xml:space="preserve">. </w:t>
      </w:r>
      <w:r w:rsidRPr="00CC056F">
        <w:rPr>
          <w:b/>
          <w:bCs/>
          <w:highlight w:val="yellow"/>
        </w:rPr>
        <w:t>1998</w:t>
      </w:r>
      <w:r w:rsidRPr="00CC056F">
        <w:rPr>
          <w:highlight w:val="yellow"/>
        </w:rPr>
        <w:t xml:space="preserve">. Rapid micro-evolutions and loss of </w:t>
      </w:r>
      <w:proofErr w:type="spellStart"/>
      <w:r w:rsidRPr="00CC056F">
        <w:rPr>
          <w:highlight w:val="yellow"/>
        </w:rPr>
        <w:t>cromosomal</w:t>
      </w:r>
      <w:proofErr w:type="spellEnd"/>
      <w:r w:rsidRPr="00CC056F">
        <w:rPr>
          <w:highlight w:val="yellow"/>
        </w:rPr>
        <w:t xml:space="preserve"> diversity in Drosophila in response to climate warming. </w:t>
      </w:r>
      <w:proofErr w:type="spellStart"/>
      <w:r w:rsidRPr="00CC056F">
        <w:rPr>
          <w:highlight w:val="yellow"/>
        </w:rPr>
        <w:t>Evol</w:t>
      </w:r>
      <w:proofErr w:type="spellEnd"/>
      <w:r w:rsidRPr="00CC056F">
        <w:rPr>
          <w:highlight w:val="yellow"/>
        </w:rPr>
        <w:t>. Ecol. 12: 829–838.</w:t>
      </w:r>
    </w:p>
    <w:p w14:paraId="184F4DB4" w14:textId="790BEE7C" w:rsidR="0022438B" w:rsidRPr="00311181" w:rsidRDefault="004C6624" w:rsidP="00FB022D">
      <w:pPr>
        <w:pStyle w:val="NormalWeb"/>
        <w:ind w:left="480" w:hanging="480"/>
      </w:pPr>
      <w:r w:rsidRPr="00CC056F">
        <w:rPr>
          <w:b/>
          <w:bCs/>
          <w:highlight w:val="yellow"/>
        </w:rPr>
        <w:t xml:space="preserve">Bradshaw, W. E., and C. M. </w:t>
      </w:r>
      <w:proofErr w:type="spellStart"/>
      <w:r w:rsidRPr="00CC056F">
        <w:rPr>
          <w:b/>
          <w:bCs/>
          <w:highlight w:val="yellow"/>
        </w:rPr>
        <w:t>Holzapfel</w:t>
      </w:r>
      <w:proofErr w:type="spellEnd"/>
      <w:r w:rsidRPr="00CC056F">
        <w:rPr>
          <w:highlight w:val="yellow"/>
        </w:rPr>
        <w:t xml:space="preserve">. </w:t>
      </w:r>
      <w:r w:rsidRPr="00CC056F">
        <w:rPr>
          <w:b/>
          <w:bCs/>
          <w:highlight w:val="yellow"/>
        </w:rPr>
        <w:t>2001</w:t>
      </w:r>
      <w:r w:rsidRPr="00CC056F">
        <w:rPr>
          <w:highlight w:val="yellow"/>
        </w:rPr>
        <w:t>. Genetic shift in photoperiodic response correlated with global warming. Proc. Natl. Acad. Sci. 98: 14509–14511.</w:t>
      </w:r>
    </w:p>
    <w:p w14:paraId="7740BE2D" w14:textId="77777777" w:rsidR="003F083F" w:rsidRPr="00311181" w:rsidRDefault="003F083F">
      <w:pPr>
        <w:spacing w:line="480" w:lineRule="auto"/>
        <w:ind w:firstLine="720"/>
      </w:pPr>
      <w:r w:rsidRPr="00311181">
        <w:t xml:space="preserve">As temperatures increase, existing genotypic and phenotypic variation in some insect populations could be selected for and that existing variation could allow them to adapt to and survive changes they face in their current environment or new environments. for and that variation </w:t>
      </w:r>
      <w:r w:rsidRPr="008A5831">
        <w:fldChar w:fldCharType="begin" w:fldLock="1"/>
      </w:r>
      <w:r w:rsidRPr="0031118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8A5831">
        <w:fldChar w:fldCharType="separate"/>
      </w:r>
      <w:r w:rsidRPr="00311181">
        <w:rPr>
          <w:noProof/>
        </w:rPr>
        <w:t>(Parmesan et al. 1999)</w:t>
      </w:r>
      <w:r w:rsidRPr="008A5831">
        <w:fldChar w:fldCharType="end"/>
      </w:r>
      <w:r w:rsidRPr="00311181">
        <w:t xml:space="preserve">. (Discuss selection and adaptation of climate specific traits, </w:t>
      </w:r>
      <w:proofErr w:type="spellStart"/>
      <w:r w:rsidRPr="00311181">
        <w:t>dessication</w:t>
      </w:r>
      <w:proofErr w:type="spellEnd"/>
      <w:r w:rsidRPr="00311181">
        <w:t>, migration, species colonization paper could be a good reference**</w:t>
      </w:r>
      <w:proofErr w:type="gramStart"/>
      <w:r w:rsidRPr="00311181">
        <w:t>* )Those</w:t>
      </w:r>
      <w:proofErr w:type="gramEnd"/>
      <w:r w:rsidRPr="00311181">
        <w:t xml:space="preserve"> insect populations able to </w:t>
      </w:r>
      <w:commentRangeStart w:id="4"/>
      <w:r w:rsidRPr="00311181">
        <w:t xml:space="preserve">adapt to </w:t>
      </w:r>
      <w:commentRangeEnd w:id="4"/>
      <w:r w:rsidRPr="00CC056F">
        <w:rPr>
          <w:rStyle w:val="CommentReference"/>
          <w:sz w:val="24"/>
          <w:szCs w:val="24"/>
        </w:rPr>
        <w:commentReference w:id="4"/>
      </w:r>
      <w:r w:rsidRPr="00311181">
        <w:t xml:space="preserve">the local changes in their environment and/or colonize these new environments, may express greater plasticity in those traits that increase their active temperature range than those species whose ranges will shrink due to the shifting seasonality and warmer temperatures associated with climate </w:t>
      </w:r>
      <w:commentRangeStart w:id="5"/>
      <w:r w:rsidRPr="00311181">
        <w:t xml:space="preserve">change. Phenotypic </w:t>
      </w:r>
      <w:commentRangeEnd w:id="5"/>
      <w:r w:rsidRPr="00CC056F">
        <w:rPr>
          <w:rStyle w:val="CommentReference"/>
          <w:sz w:val="24"/>
          <w:szCs w:val="24"/>
        </w:rPr>
        <w:commentReference w:id="5"/>
      </w:r>
      <w:r w:rsidRPr="00311181">
        <w:t xml:space="preserve">plasticity is defined as </w:t>
      </w:r>
      <w:r w:rsidRPr="00311181">
        <w:lastRenderedPageBreak/>
        <w:t xml:space="preserve">an organism’s capacity to express different traits depending on the environment it encounters </w:t>
      </w:r>
      <w:r w:rsidRPr="008A5831">
        <w:fldChar w:fldCharType="begin" w:fldLock="1"/>
      </w:r>
      <w:r w:rsidRPr="00311181">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8A5831">
        <w:fldChar w:fldCharType="separate"/>
      </w:r>
      <w:r w:rsidRPr="00311181">
        <w:rPr>
          <w:noProof/>
        </w:rPr>
        <w:t>(Agrawal 2001)</w:t>
      </w:r>
      <w:r w:rsidRPr="008A5831">
        <w:fldChar w:fldCharType="end"/>
      </w:r>
      <w:r w:rsidRPr="00311181">
        <w:t xml:space="preserve">. Specifically, phenotypic plasticity is when a single genotype within a species can express multiple different values for a </w:t>
      </w:r>
      <w:proofErr w:type="gramStart"/>
      <w:r w:rsidRPr="00311181">
        <w:t>particular phenotype</w:t>
      </w:r>
      <w:proofErr w:type="gramEnd"/>
      <w:r w:rsidRPr="00311181">
        <w:t xml:space="preserve">. Because all environments vary, even if only temporally, organisms in those varying environments must be able to compensate for stress induced by this environmental variation. In general, all organisms possess at least a degree of phenotypic plasticity in some traits </w:t>
      </w:r>
      <w:r w:rsidRPr="008A5831">
        <w:fldChar w:fldCharType="begin" w:fldLock="1"/>
      </w:r>
      <w:r w:rsidRPr="0031118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Pr="008A5831">
        <w:fldChar w:fldCharType="separate"/>
      </w:r>
      <w:r w:rsidRPr="00311181">
        <w:rPr>
          <w:noProof/>
        </w:rPr>
        <w:t>(Phillips et al. 2008, Price and Sol 2008)</w:t>
      </w:r>
      <w:r w:rsidRPr="008A5831">
        <w:fldChar w:fldCharType="end"/>
      </w:r>
      <w:r w:rsidRPr="00311181">
        <w:t xml:space="preserve">. </w:t>
      </w:r>
      <w:commentRangeStart w:id="6"/>
      <w:r w:rsidRPr="00311181">
        <w:t>As organisms expand their range into novel environments (previously uninhabited geographical ranges or previously uninhabited temperature ranges), those genotypes that are to be successful must adapt to these novel environments and could do so through plasticity.</w:t>
      </w:r>
      <w:commentRangeEnd w:id="6"/>
      <w:r w:rsidRPr="00CC056F">
        <w:rPr>
          <w:rStyle w:val="CommentReference"/>
          <w:sz w:val="24"/>
          <w:szCs w:val="24"/>
        </w:rPr>
        <w:commentReference w:id="6"/>
      </w:r>
    </w:p>
    <w:p w14:paraId="09CCA948" w14:textId="4493952E" w:rsidR="003F083F" w:rsidRPr="00311181" w:rsidRDefault="003F083F">
      <w:pPr>
        <w:spacing w:line="480" w:lineRule="auto"/>
        <w:ind w:firstLine="720"/>
      </w:pPr>
      <w:r w:rsidRPr="00311181">
        <w:t>Adaptation, as a response to the temporal changes in an insect’s seasonal environmental (</w:t>
      </w:r>
      <w:r w:rsidR="00311181">
        <w:t>i.e.</w:t>
      </w:r>
      <w:commentRangeStart w:id="7"/>
      <w:r w:rsidRPr="00311181">
        <w:t xml:space="preserve"> </w:t>
      </w:r>
      <w:commentRangeEnd w:id="7"/>
      <w:r w:rsidRPr="00CC056F">
        <w:rPr>
          <w:rStyle w:val="CommentReference"/>
          <w:sz w:val="24"/>
          <w:szCs w:val="24"/>
        </w:rPr>
        <w:commentReference w:id="7"/>
      </w:r>
      <w:r w:rsidRPr="00311181">
        <w:t xml:space="preserve">temperature and photoperiod), will be a function of selection pressures acting upon traits related to morphology, physiology, and behavior, including phenotypic plasticity in these traits </w:t>
      </w:r>
      <w:r w:rsidRPr="008A5831">
        <w:fldChar w:fldCharType="begin" w:fldLock="1"/>
      </w:r>
      <w:r w:rsidRPr="00311181">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8A5831">
        <w:fldChar w:fldCharType="separate"/>
      </w:r>
      <w:r w:rsidRPr="00311181">
        <w:rPr>
          <w:noProof/>
        </w:rPr>
        <w:t>(Lee 2002)</w:t>
      </w:r>
      <w:r w:rsidRPr="008A5831">
        <w:fldChar w:fldCharType="end"/>
      </w:r>
      <w:r w:rsidRPr="00311181">
        <w:t xml:space="preserve">. </w:t>
      </w:r>
      <w:commentRangeStart w:id="8"/>
      <w:r w:rsidRPr="00311181">
        <w:t xml:space="preserve">In temperate regions, temperatures in the fall and winter are increasing across all latitudes while photoperiod is remaining relatively constant. </w:t>
      </w:r>
      <w:commentRangeEnd w:id="8"/>
      <w:r w:rsidRPr="00CC056F">
        <w:rPr>
          <w:rStyle w:val="CommentReference"/>
          <w:sz w:val="24"/>
          <w:szCs w:val="24"/>
        </w:rPr>
        <w:commentReference w:id="8"/>
      </w:r>
      <w:commentRangeStart w:id="9"/>
      <w:r w:rsidRPr="00311181">
        <w:t>Many insects synchronize their life history with these temporal changes in their environment to maximize their growth when temperatures are suitable and resources are available, using photoperiod allows these insects to approximate those changes</w:t>
      </w:r>
      <w:commentRangeEnd w:id="9"/>
      <w:r w:rsidRPr="00CC056F">
        <w:rPr>
          <w:rStyle w:val="CommentReference"/>
          <w:sz w:val="24"/>
          <w:szCs w:val="24"/>
        </w:rPr>
        <w:commentReference w:id="9"/>
      </w:r>
      <w:r w:rsidRPr="00311181">
        <w:t xml:space="preserve">. As temperatures rise and northern latitudes begin to resemble adjacent southern latitudes, insects will begin to colonize more northern geography. </w:t>
      </w:r>
      <w:commentRangeStart w:id="10"/>
      <w:r w:rsidRPr="00311181">
        <w:t>However, as latitude increases away from the equator, photoperiod is reduced.</w:t>
      </w:r>
      <w:commentRangeEnd w:id="10"/>
      <w:r w:rsidRPr="00CC056F">
        <w:rPr>
          <w:rStyle w:val="CommentReference"/>
          <w:sz w:val="24"/>
          <w:szCs w:val="24"/>
        </w:rPr>
        <w:commentReference w:id="10"/>
      </w:r>
      <w:r w:rsidRPr="00311181">
        <w:t xml:space="preserve"> </w:t>
      </w:r>
      <w:commentRangeStart w:id="11"/>
      <w:r w:rsidRPr="00311181">
        <w:t xml:space="preserve">Those insects who depend on photoperiod to make life important history decisions will need to adapt to the changing photoperiod as they begin to colonize more northern </w:t>
      </w:r>
      <w:r w:rsidRPr="00311181">
        <w:lastRenderedPageBreak/>
        <w:t>environments and they could do so through plasticity in the vary traits that link their life histories to changes in their environment.</w:t>
      </w:r>
      <w:commentRangeEnd w:id="11"/>
      <w:r w:rsidRPr="00CC056F">
        <w:rPr>
          <w:rStyle w:val="CommentReference"/>
          <w:sz w:val="24"/>
          <w:szCs w:val="24"/>
        </w:rPr>
        <w:commentReference w:id="11"/>
      </w:r>
      <w:r w:rsidRPr="00311181">
        <w:t xml:space="preserve"> The pitcher plant mosquito, </w:t>
      </w:r>
      <w:proofErr w:type="spellStart"/>
      <w:r w:rsidRPr="00311181">
        <w:rPr>
          <w:i/>
        </w:rPr>
        <w:t>Wyeomii</w:t>
      </w:r>
      <w:proofErr w:type="spellEnd"/>
      <w:r w:rsidRPr="00311181">
        <w:rPr>
          <w:i/>
        </w:rPr>
        <w:t xml:space="preserve"> </w:t>
      </w:r>
      <w:proofErr w:type="spellStart"/>
      <w:r w:rsidRPr="00311181">
        <w:rPr>
          <w:i/>
        </w:rPr>
        <w:t>smithii</w:t>
      </w:r>
      <w:proofErr w:type="spellEnd"/>
      <w:r w:rsidRPr="00311181">
        <w:rPr>
          <w:i/>
        </w:rPr>
        <w:t>,</w:t>
      </w:r>
      <w:r w:rsidRPr="00311181">
        <w:t xml:space="preserve"> </w:t>
      </w:r>
      <w:r w:rsidRPr="00311181">
        <w:rPr>
          <w:highlight w:val="yellow"/>
        </w:rPr>
        <w:t>illustrative how</w:t>
      </w:r>
      <w:r w:rsidRPr="00311181">
        <w:t xml:space="preserve"> increasing temperatures have permitted northern range expansion and how plasticity can function to maintain synchrony </w:t>
      </w:r>
      <w:commentRangeStart w:id="12"/>
      <w:r w:rsidRPr="00311181">
        <w:t xml:space="preserve">with a novel environment. </w:t>
      </w:r>
      <w:commentRangeEnd w:id="12"/>
      <w:r w:rsidRPr="00CC056F">
        <w:rPr>
          <w:rStyle w:val="CommentReference"/>
          <w:sz w:val="24"/>
          <w:szCs w:val="24"/>
        </w:rPr>
        <w:commentReference w:id="12"/>
      </w:r>
      <w:r w:rsidRPr="00311181">
        <w:t xml:space="preserve">Pitcher plant mosquitos spend their larval growing phase entirely in the leaves of a pitcher plant. As </w:t>
      </w:r>
      <w:commentRangeStart w:id="13"/>
      <w:r w:rsidRPr="00311181">
        <w:t>photoperiod decreases</w:t>
      </w:r>
      <w:commentRangeEnd w:id="13"/>
      <w:r w:rsidRPr="00CC056F">
        <w:rPr>
          <w:rStyle w:val="CommentReference"/>
          <w:sz w:val="24"/>
          <w:szCs w:val="24"/>
        </w:rPr>
        <w:commentReference w:id="13"/>
      </w:r>
      <w:r w:rsidRPr="00311181">
        <w:t xml:space="preserve">, these insects enter a state of programmed dormancy in preparation for lower temperatures and declining resources. </w:t>
      </w:r>
      <w:commentRangeStart w:id="14"/>
      <w:r w:rsidRPr="00311181">
        <w:t>Rising temperatures have allowed these mosquitos to colonize more northern latitudes and plasticity in their response to photoperiod have resolved to allow these mosquitos to fully utilize these more northern resources</w:t>
      </w:r>
      <w:commentRangeEnd w:id="14"/>
      <w:r w:rsidRPr="00CC056F">
        <w:rPr>
          <w:rStyle w:val="CommentReference"/>
          <w:sz w:val="24"/>
          <w:szCs w:val="24"/>
        </w:rPr>
        <w:commentReference w:id="14"/>
      </w:r>
      <w:r w:rsidRPr="00311181">
        <w:t xml:space="preserve">. Between the years 1972 and 1996, the critical photoperiod (that is the threshold day length required to induce photoperiod among 50% of a population) has reportedly decreased form 15.79 hours of day light to 15.19 hours. This decrease in the number of daylight hours required to induce this dormancy response correlates to an increase in this insects growing season by an average of 9 days </w:t>
      </w:r>
      <w:r w:rsidRPr="008A5831">
        <w:fldChar w:fldCharType="begin" w:fldLock="1"/>
      </w:r>
      <w:r w:rsidRPr="00311181">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8A5831">
        <w:fldChar w:fldCharType="separate"/>
      </w:r>
      <w:r w:rsidRPr="00311181">
        <w:rPr>
          <w:noProof/>
        </w:rPr>
        <w:t>(Bradshaw and Holzapfel 2001)</w:t>
      </w:r>
      <w:r w:rsidRPr="008A5831">
        <w:fldChar w:fldCharType="end"/>
      </w:r>
      <w:r w:rsidRPr="00311181">
        <w:t xml:space="preserve">. </w:t>
      </w:r>
      <w:commentRangeStart w:id="15"/>
      <w:r w:rsidRPr="00311181">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15"/>
      <w:r w:rsidRPr="00CC056F">
        <w:rPr>
          <w:rStyle w:val="CommentReference"/>
          <w:sz w:val="24"/>
          <w:szCs w:val="24"/>
        </w:rPr>
        <w:commentReference w:id="15"/>
      </w:r>
    </w:p>
    <w:p w14:paraId="52433628" w14:textId="6A395F9E" w:rsidR="00946FAB" w:rsidRPr="00311181" w:rsidRDefault="00946FAB">
      <w:pPr>
        <w:spacing w:line="480" w:lineRule="auto"/>
        <w:ind w:firstLine="720"/>
      </w:pPr>
      <w:r w:rsidRPr="00311181">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w:t>
      </w:r>
      <w:r w:rsidRPr="00311181">
        <w:lastRenderedPageBreak/>
        <w:t>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0B86D60C" w14:textId="77777777" w:rsidR="003F083F" w:rsidRPr="00311181" w:rsidRDefault="003F083F">
      <w:pPr>
        <w:spacing w:line="480" w:lineRule="auto"/>
      </w:pPr>
    </w:p>
    <w:p w14:paraId="4ECE4840" w14:textId="77777777" w:rsidR="003F083F" w:rsidRPr="00311181" w:rsidRDefault="003F083F">
      <w:pPr>
        <w:spacing w:line="480" w:lineRule="auto"/>
      </w:pPr>
      <w:r w:rsidRPr="00311181">
        <w:rPr>
          <w:b/>
        </w:rPr>
        <w:t xml:space="preserve">Plasticity in Dormancy: </w:t>
      </w:r>
      <w:r w:rsidRPr="00311181">
        <w:t xml:space="preserve">Insects are constantly monitoring their external, as well as internal, conditions and using that information to make life history decisions. Generally, insects respond to the stress of depleted environmental resources (food, water, suitable temperatures, or even other environmental parameters) through dormancy. Dormancy resulting from an immediate response to stress (quiescence) is a temporary state of reduced activity and one that can occur at any point during the life history of an insect. Alternatively, diapause is a type of dormancy that pre-empts reduced availability of resources, is genetically programmed, </w:t>
      </w:r>
      <w:commentRangeStart w:id="16"/>
      <w:r w:rsidRPr="00311181">
        <w:t>and while diapause may occur at any point during an insects life history, the life stage sensitive to the initiation of diapause within a species is consistent</w:t>
      </w:r>
      <w:commentRangeEnd w:id="16"/>
      <w:r w:rsidRPr="00CC056F">
        <w:rPr>
          <w:rStyle w:val="CommentReference"/>
          <w:sz w:val="24"/>
          <w:szCs w:val="24"/>
        </w:rPr>
        <w:commentReference w:id="16"/>
      </w:r>
      <w:r w:rsidRPr="00311181">
        <w:t xml:space="preserve"> </w:t>
      </w:r>
      <w:r w:rsidRPr="008A5831">
        <w:fldChar w:fldCharType="begin" w:fldLock="1"/>
      </w:r>
      <w:r w:rsidRPr="00311181">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8A5831">
        <w:fldChar w:fldCharType="separate"/>
      </w:r>
      <w:r w:rsidRPr="00311181">
        <w:rPr>
          <w:noProof/>
        </w:rPr>
        <w:t>(Bale and Hayward 2010)</w:t>
      </w:r>
      <w:r w:rsidRPr="008A5831">
        <w:fldChar w:fldCharType="end"/>
      </w:r>
      <w:r w:rsidRPr="00311181">
        <w:t xml:space="preserve">. </w:t>
      </w:r>
      <w:commentRangeStart w:id="17"/>
      <w:r w:rsidRPr="00311181">
        <w:t>Across different species, the genotype responsible for the pleiotropic effects of diapause is variable and the initiation of this genetic programming can be either obligate or facultative.</w:t>
      </w:r>
      <w:commentRangeEnd w:id="17"/>
      <w:r w:rsidRPr="00CC056F">
        <w:rPr>
          <w:rStyle w:val="CommentReference"/>
          <w:sz w:val="24"/>
          <w:szCs w:val="24"/>
        </w:rPr>
        <w:commentReference w:id="17"/>
      </w:r>
      <w:r w:rsidRPr="00311181">
        <w:t xml:space="preserve"> Obligate diapause is a form of genetically programmed dormancy that does not require prompting by any external conditions but rather this type of diapause </w:t>
      </w:r>
      <w:commentRangeStart w:id="18"/>
      <w:r w:rsidRPr="00311181">
        <w:t xml:space="preserve">is part of a continuous development </w:t>
      </w:r>
      <w:commentRangeEnd w:id="18"/>
      <w:r w:rsidRPr="00CC056F">
        <w:rPr>
          <w:rStyle w:val="CommentReference"/>
          <w:sz w:val="24"/>
          <w:szCs w:val="24"/>
        </w:rPr>
        <w:commentReference w:id="18"/>
      </w:r>
      <w:r w:rsidRPr="00311181">
        <w:t xml:space="preserve">life history </w:t>
      </w:r>
      <w:r w:rsidRPr="008A5831">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Pr="008A5831">
        <w:fldChar w:fldCharType="separate"/>
      </w:r>
      <w:r w:rsidRPr="00311181">
        <w:rPr>
          <w:noProof/>
        </w:rPr>
        <w:t>(Koštál 2006, Hut et al. 2013)</w:t>
      </w:r>
      <w:r w:rsidRPr="008A5831">
        <w:fldChar w:fldCharType="end"/>
      </w:r>
      <w:r w:rsidRPr="00311181">
        <w:t xml:space="preserve">. Facultative diapause is also a </w:t>
      </w:r>
      <w:commentRangeStart w:id="19"/>
      <w:r w:rsidRPr="00311181">
        <w:t xml:space="preserve">genetically programmed </w:t>
      </w:r>
      <w:commentRangeEnd w:id="19"/>
      <w:r w:rsidRPr="00CC056F">
        <w:rPr>
          <w:rStyle w:val="CommentReference"/>
          <w:sz w:val="24"/>
          <w:szCs w:val="24"/>
        </w:rPr>
        <w:commentReference w:id="19"/>
      </w:r>
      <w:r w:rsidRPr="00311181">
        <w:t xml:space="preserve">developmental trajectory, however facultative diapause is not a requisite developmental stage and it is initiated by the animals cuing in on some external factor, such as photoperiod. </w:t>
      </w:r>
      <w:commentRangeStart w:id="20"/>
      <w:r w:rsidRPr="00311181">
        <w:lastRenderedPageBreak/>
        <w:t xml:space="preserve">However, once initiated, diapause is defined as being a life history trajectory that is genetically predetermined and photoperiod is generally both necessary </w:t>
      </w:r>
      <w:commentRangeEnd w:id="20"/>
      <w:r w:rsidRPr="00CC056F">
        <w:rPr>
          <w:rStyle w:val="CommentReference"/>
          <w:sz w:val="24"/>
          <w:szCs w:val="24"/>
        </w:rPr>
        <w:commentReference w:id="20"/>
      </w:r>
      <w:r w:rsidRPr="00311181">
        <w:t xml:space="preserve">and sufficient in to induce the diapausing phenotype across many species of insects </w:t>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8A5831">
        <w:fldChar w:fldCharType="separate"/>
      </w:r>
      <w:r w:rsidRPr="00311181">
        <w:rPr>
          <w:noProof/>
        </w:rPr>
        <w:t>(Koštál 2006)</w:t>
      </w:r>
      <w:r w:rsidRPr="008A5831">
        <w:fldChar w:fldCharType="end"/>
      </w:r>
      <w:r w:rsidRPr="00311181">
        <w:t xml:space="preserve">. For those insects </w:t>
      </w:r>
      <w:r w:rsidRPr="00311181">
        <w:rPr>
          <w:highlight w:val="yellow"/>
        </w:rPr>
        <w:t>that whose</w:t>
      </w:r>
      <w:r w:rsidRPr="00311181">
        <w:t xml:space="preserve"> diapause is facultative, photoperiod is a relatively common cue used to approximate seasonal changes in resource availability </w:t>
      </w:r>
      <w:commentRangeStart w:id="21"/>
      <w:r w:rsidRPr="00311181">
        <w:t xml:space="preserve">because it is predictability variable across large time </w:t>
      </w:r>
      <w:commentRangeEnd w:id="21"/>
      <w:r w:rsidRPr="00CC056F">
        <w:rPr>
          <w:rStyle w:val="CommentReference"/>
          <w:sz w:val="24"/>
          <w:szCs w:val="24"/>
        </w:rPr>
        <w:commentReference w:id="21"/>
      </w:r>
      <w:r w:rsidRPr="00311181">
        <w:t xml:space="preserve">scales. </w:t>
      </w:r>
      <w:commentRangeStart w:id="22"/>
      <w:r w:rsidRPr="00311181">
        <w:t xml:space="preserve">It is during an insects 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22"/>
      <w:r w:rsidRPr="00CC056F">
        <w:rPr>
          <w:rStyle w:val="CommentReference"/>
          <w:sz w:val="24"/>
          <w:szCs w:val="24"/>
        </w:rPr>
        <w:commentReference w:id="22"/>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Pr="008A5831">
        <w:fldChar w:fldCharType="separate"/>
      </w:r>
      <w:r w:rsidRPr="00311181">
        <w:rPr>
          <w:noProof/>
        </w:rPr>
        <w:t>(Koštál 2006, Bale and Hayward 2010)</w:t>
      </w:r>
      <w:r w:rsidRPr="008A5831">
        <w:fldChar w:fldCharType="end"/>
      </w:r>
      <w:r w:rsidRPr="00311181">
        <w:t xml:space="preserve">. During diapause, many insects suppress their metabolism, reduce their respiration, and suspend development to conserve energy and reduce energy consumption. Those insects that diapause feed very little or not at all during diapause and many do not feed after diapause ends, thus it is imperative that these insects begin diapause with enough resources to survive this stressful period and that they manage the resources they have stored to meet the requirements for metamorphosis and reproduction after diapause ends </w:t>
      </w:r>
      <w:r w:rsidRPr="008A5831">
        <w:fldChar w:fldCharType="begin" w:fldLock="1"/>
      </w:r>
      <w:r w:rsidRPr="0031118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8A5831">
        <w:fldChar w:fldCharType="separate"/>
      </w:r>
      <w:r w:rsidRPr="00311181">
        <w:rPr>
          <w:noProof/>
        </w:rPr>
        <w:t>(Hahn and Denlinger 2007, Sinclair 2015)</w:t>
      </w:r>
      <w:r w:rsidRPr="008A5831">
        <w:fldChar w:fldCharType="end"/>
      </w:r>
      <w:r w:rsidRPr="00311181">
        <w:t xml:space="preserve">. Accumulating enough resources, </w:t>
      </w:r>
      <w:commentRangeStart w:id="23"/>
      <w:r w:rsidRPr="00311181">
        <w:t>prior to their decline in the environment</w:t>
      </w:r>
      <w:commentRangeEnd w:id="23"/>
      <w:r w:rsidRPr="00CC056F">
        <w:rPr>
          <w:rStyle w:val="CommentReference"/>
          <w:sz w:val="24"/>
          <w:szCs w:val="24"/>
        </w:rPr>
        <w:commentReference w:id="23"/>
      </w:r>
      <w:r w:rsidRPr="00311181">
        <w:t xml:space="preserve">, is paramount if an insect is to survive the energetic demands of diapause. </w:t>
      </w:r>
    </w:p>
    <w:p w14:paraId="5AB69A70" w14:textId="77777777" w:rsidR="003F083F" w:rsidRPr="00311181" w:rsidRDefault="003F083F">
      <w:pPr>
        <w:spacing w:line="480" w:lineRule="auto"/>
      </w:pPr>
    </w:p>
    <w:p w14:paraId="2A4F96B3" w14:textId="4B5F3A1F" w:rsidR="003F083F" w:rsidRPr="00311181" w:rsidRDefault="003F083F">
      <w:pPr>
        <w:spacing w:line="480" w:lineRule="auto"/>
      </w:pPr>
      <w:r w:rsidRPr="00311181">
        <w:rPr>
          <w:b/>
        </w:rPr>
        <w:t xml:space="preserve">Storing Energy: </w:t>
      </w:r>
      <w:r w:rsidRPr="00311181">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w:t>
      </w:r>
      <w:r w:rsidRPr="00311181">
        <w:lastRenderedPageBreak/>
        <w:t xml:space="preserve">its life history known as the sensitive period </w:t>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8A5831">
        <w:fldChar w:fldCharType="separate"/>
      </w:r>
      <w:r w:rsidRPr="00311181">
        <w:rPr>
          <w:noProof/>
        </w:rPr>
        <w:t>(Koštál 2006)</w:t>
      </w:r>
      <w:r w:rsidRPr="008A5831">
        <w:fldChar w:fldCharType="end"/>
      </w:r>
      <w:r w:rsidRPr="00311181">
        <w:t xml:space="preserve">. The perception of this external cue induces the </w:t>
      </w:r>
      <w:commentRangeStart w:id="24"/>
      <w:r w:rsidRPr="00311181">
        <w:t xml:space="preserve">genetic programming </w:t>
      </w:r>
      <w:commentRangeEnd w:id="24"/>
      <w:r w:rsidRPr="00CC056F">
        <w:rPr>
          <w:rStyle w:val="CommentReference"/>
          <w:sz w:val="24"/>
          <w:szCs w:val="24"/>
        </w:rPr>
        <w:commentReference w:id="24"/>
      </w:r>
      <w:r w:rsidRPr="00311181">
        <w:t xml:space="preserve">that destines an insect for diapause. Once diapause is induced, </w:t>
      </w:r>
      <w:commentRangeStart w:id="25"/>
      <w:r w:rsidRPr="00311181">
        <w:t>some</w:t>
      </w:r>
      <w:commentRangeEnd w:id="25"/>
      <w:r w:rsidRPr="00CC056F">
        <w:rPr>
          <w:rStyle w:val="CommentReference"/>
          <w:sz w:val="24"/>
          <w:szCs w:val="24"/>
        </w:rPr>
        <w:commentReference w:id="25"/>
      </w:r>
      <w:r w:rsidRPr="00311181">
        <w:t xml:space="preserve"> diapause destined insects enter a preparation phase, and it’s during this phase </w:t>
      </w:r>
      <w:commentRangeStart w:id="26"/>
      <w:r w:rsidRPr="00311181">
        <w:t xml:space="preserve">when some insects </w:t>
      </w:r>
      <w:commentRangeEnd w:id="26"/>
      <w:r w:rsidRPr="00CC056F">
        <w:rPr>
          <w:rStyle w:val="CommentReference"/>
          <w:sz w:val="24"/>
          <w:szCs w:val="24"/>
        </w:rPr>
        <w:commentReference w:id="26"/>
      </w:r>
      <w:r w:rsidRPr="00311181">
        <w:t xml:space="preserve">can experience differences in physiology and behavior to promote diapause survival </w:t>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8A5831">
        <w:fldChar w:fldCharType="separate"/>
      </w:r>
      <w:r w:rsidRPr="00311181">
        <w:rPr>
          <w:noProof/>
        </w:rPr>
        <w:t>(Koštál 2006)</w:t>
      </w:r>
      <w:r w:rsidRPr="008A5831">
        <w:fldChar w:fldCharType="end"/>
      </w:r>
      <w:r w:rsidRPr="00311181">
        <w:t xml:space="preserve">. During autumn, diapause is induced in adult monarch butterflies, </w:t>
      </w:r>
      <w:proofErr w:type="spellStart"/>
      <w:r w:rsidRPr="00311181">
        <w:rPr>
          <w:i/>
        </w:rPr>
        <w:t>Danaus</w:t>
      </w:r>
      <w:proofErr w:type="spellEnd"/>
      <w:r w:rsidRPr="00311181">
        <w:rPr>
          <w:i/>
        </w:rPr>
        <w:t xml:space="preserve"> </w:t>
      </w:r>
      <w:proofErr w:type="spellStart"/>
      <w:r w:rsidRPr="00311181">
        <w:rPr>
          <w:i/>
        </w:rPr>
        <w:t>plexippus</w:t>
      </w:r>
      <w:proofErr w:type="spellEnd"/>
      <w:r w:rsidRPr="00311181">
        <w:t xml:space="preserve">, and diapause induction alters their behavior. As part of the diapause program in this species, they become migratory and begin their journey to overwintering sites in California and central Mexico where they will complete diapause </w:t>
      </w:r>
      <w:commentRangeStart w:id="27"/>
      <w:r w:rsidRPr="00311181">
        <w:t xml:space="preserve">before flying back to the southern US to begin reproduction the next spring </w:t>
      </w:r>
      <w:commentRangeEnd w:id="27"/>
      <w:r w:rsidRPr="00CC056F">
        <w:rPr>
          <w:rStyle w:val="CommentReference"/>
          <w:sz w:val="24"/>
          <w:szCs w:val="24"/>
        </w:rPr>
        <w:commentReference w:id="27"/>
      </w:r>
      <w:r w:rsidRPr="008A5831">
        <w:fldChar w:fldCharType="begin" w:fldLock="1"/>
      </w:r>
      <w:r w:rsidRPr="00311181">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Pr="008A5831">
        <w:fldChar w:fldCharType="separate"/>
      </w:r>
      <w:r w:rsidRPr="00311181">
        <w:rPr>
          <w:noProof/>
        </w:rPr>
        <w:t>(Goehring and Oberhauser 2002)</w:t>
      </w:r>
      <w:r w:rsidRPr="008A5831">
        <w:fldChar w:fldCharType="end"/>
      </w:r>
      <w:r w:rsidRPr="00311181">
        <w:t xml:space="preserve">.  In other insects like the mosquito </w:t>
      </w:r>
      <w:proofErr w:type="spellStart"/>
      <w:r w:rsidRPr="00311181">
        <w:rPr>
          <w:i/>
        </w:rPr>
        <w:t>Culex</w:t>
      </w:r>
      <w:proofErr w:type="spellEnd"/>
      <w:r w:rsidRPr="00311181">
        <w:rPr>
          <w:i/>
        </w:rPr>
        <w:t xml:space="preserve"> </w:t>
      </w:r>
      <w:proofErr w:type="spellStart"/>
      <w:r w:rsidRPr="00311181">
        <w:rPr>
          <w:i/>
        </w:rPr>
        <w:t>pippens</w:t>
      </w:r>
      <w:proofErr w:type="spellEnd"/>
      <w:r w:rsidRPr="00311181">
        <w:rPr>
          <w:i/>
        </w:rPr>
        <w:t xml:space="preserve"> </w:t>
      </w:r>
      <w:r w:rsidRPr="00311181">
        <w:t xml:space="preserve">or the Colorado potato beetle, </w:t>
      </w:r>
      <w:commentRangeStart w:id="28"/>
      <w:r w:rsidRPr="00311181">
        <w:rPr>
          <w:i/>
        </w:rPr>
        <w:t xml:space="preserve">L. </w:t>
      </w:r>
      <w:commentRangeEnd w:id="28"/>
      <w:r w:rsidRPr="00CC056F">
        <w:rPr>
          <w:rStyle w:val="CommentReference"/>
          <w:sz w:val="24"/>
          <w:szCs w:val="24"/>
        </w:rPr>
        <w:commentReference w:id="28"/>
      </w:r>
      <w:proofErr w:type="spellStart"/>
      <w:r w:rsidRPr="00311181">
        <w:rPr>
          <w:i/>
        </w:rPr>
        <w:t>decemlineata</w:t>
      </w:r>
      <w:proofErr w:type="spellEnd"/>
      <w:r w:rsidRPr="00311181">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Pr="000F6140">
        <w:fldChar w:fldCharType="begin" w:fldLock="1"/>
      </w:r>
      <w:r w:rsidR="00F92F11" w:rsidRPr="0031118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Pr="000F6140">
        <w:fldChar w:fldCharType="separate"/>
      </w:r>
      <w:r w:rsidRPr="00311181">
        <w:rPr>
          <w:noProof/>
        </w:rPr>
        <w:t>(Hahn and Denlinger 2007, Bale and Hayward 2010, Sinclair 2015)</w:t>
      </w:r>
      <w:r w:rsidRPr="000F6140">
        <w:fldChar w:fldCharType="end"/>
      </w:r>
      <w:r w:rsidRPr="00311181">
        <w:t xml:space="preserve">. In contrast, for some insects like the </w:t>
      </w:r>
      <w:r w:rsidRPr="00311181">
        <w:rPr>
          <w:highlight w:val="yellow"/>
        </w:rPr>
        <w:t>(insect citation)</w:t>
      </w:r>
      <w:r w:rsidRPr="00311181">
        <w:t xml:space="preserve">, diapause preparation does not alter the </w:t>
      </w:r>
      <w:commentRangeStart w:id="29"/>
      <w:r w:rsidRPr="00311181">
        <w:t>amount of resources accumulated from its environment</w:t>
      </w:r>
      <w:commentRangeEnd w:id="29"/>
      <w:r w:rsidRPr="00CC056F">
        <w:rPr>
          <w:rStyle w:val="CommentReference"/>
          <w:sz w:val="24"/>
          <w:szCs w:val="24"/>
        </w:rPr>
        <w:commentReference w:id="29"/>
      </w:r>
      <w:r w:rsidRPr="00311181">
        <w:t xml:space="preserve">, instead consumed resources are directed away from reproductive tissues and somatic tissue development and toward storage </w:t>
      </w:r>
      <w:r w:rsidRPr="00311181">
        <w:rPr>
          <w:highlight w:val="yellow"/>
        </w:rPr>
        <w:t>(citation)</w:t>
      </w:r>
      <w:r w:rsidRPr="00311181">
        <w:t xml:space="preserve">. </w:t>
      </w:r>
      <w:commentRangeStart w:id="30"/>
      <w:r w:rsidRPr="00311181">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30"/>
      <w:r w:rsidRPr="00CC056F">
        <w:rPr>
          <w:rStyle w:val="CommentReference"/>
          <w:sz w:val="24"/>
          <w:szCs w:val="24"/>
        </w:rPr>
        <w:commentReference w:id="30"/>
      </w:r>
      <w:r w:rsidRPr="00311181">
        <w:t xml:space="preserve">. The </w:t>
      </w:r>
      <w:commentRangeStart w:id="31"/>
      <w:r w:rsidRPr="00311181">
        <w:t xml:space="preserve">resulting phenotype generated from these genes is, generally, a combination of external and </w:t>
      </w:r>
      <w:r w:rsidRPr="00311181">
        <w:lastRenderedPageBreak/>
        <w:t xml:space="preserve">internal changes in character state, a phenotype that exists as a spectrum but is specific within a single species </w:t>
      </w:r>
      <w:commentRangeEnd w:id="31"/>
      <w:r w:rsidRPr="00CC056F">
        <w:rPr>
          <w:rStyle w:val="CommentReference"/>
          <w:sz w:val="24"/>
          <w:szCs w:val="24"/>
        </w:rPr>
        <w:commentReference w:id="31"/>
      </w:r>
      <w:r w:rsidRPr="00311181">
        <w:rPr>
          <w:highlight w:val="yellow"/>
        </w:rPr>
        <w:t>(citation)</w:t>
      </w:r>
      <w:r w:rsidRPr="00311181">
        <w:t xml:space="preserve">. </w:t>
      </w:r>
      <w:commentRangeStart w:id="32"/>
      <w:r w:rsidRPr="00311181">
        <w:t>For some insects</w:t>
      </w:r>
      <w:commentRangeEnd w:id="32"/>
      <w:r w:rsidRPr="00CC056F">
        <w:rPr>
          <w:rStyle w:val="CommentReference"/>
          <w:sz w:val="24"/>
          <w:szCs w:val="24"/>
        </w:rPr>
        <w:commentReference w:id="32"/>
      </w:r>
      <w:r w:rsidRPr="00311181">
        <w:t xml:space="preserve">, diapause is a protective state where metabolic rates are drastically reduced to conserve energy and maintain physiological processes necessary to surviving diapause and thriving post-diapause </w:t>
      </w:r>
      <w:r w:rsidRPr="00311181">
        <w:rPr>
          <w:highlight w:val="yellow"/>
        </w:rPr>
        <w:t>(citation)</w:t>
      </w:r>
      <w:r w:rsidRPr="00311181">
        <w:t xml:space="preserve">. For these insects, high energy biological molecules are the substrate that power the biological reactions allow these insects to thrive both during and after diapause, and they must be stored prior to the onset of diapause </w:t>
      </w:r>
      <w:r w:rsidRPr="00311181">
        <w:rPr>
          <w:highlight w:val="yellow"/>
        </w:rPr>
        <w:t>(citation)</w:t>
      </w:r>
      <w:r w:rsidRPr="00311181">
        <w:t xml:space="preserve">. </w:t>
      </w:r>
      <w:commentRangeStart w:id="33"/>
      <w:r w:rsidRPr="00311181">
        <w:t>In preparation for diapause, some insects experience a steep increase in the stored amounts of lipids and proteins, specifically triglycerides and multimeric proteins</w:t>
      </w:r>
      <w:commentRangeEnd w:id="33"/>
      <w:r w:rsidRPr="00CC056F">
        <w:rPr>
          <w:rStyle w:val="CommentReference"/>
          <w:sz w:val="24"/>
          <w:szCs w:val="24"/>
        </w:rPr>
        <w:commentReference w:id="33"/>
      </w:r>
      <w:r w:rsidRPr="00311181">
        <w:t xml:space="preserve">, stored and produced by the fat body. </w:t>
      </w:r>
      <w:commentRangeStart w:id="34"/>
      <w:r w:rsidRPr="00311181">
        <w:t xml:space="preserve">While these molecules are biologically multifunctional, they also serve as energy reservoirs. </w:t>
      </w:r>
      <w:commentRangeEnd w:id="34"/>
      <w:r w:rsidRPr="00CC056F">
        <w:rPr>
          <w:rStyle w:val="CommentReference"/>
          <w:sz w:val="24"/>
          <w:szCs w:val="24"/>
        </w:rPr>
        <w:commentReference w:id="34"/>
      </w:r>
      <w:r w:rsidRPr="00311181">
        <w:t xml:space="preserve">Triglycerides, and other lipids, are used to stabilize membranes, slow or prevent desiccation, can be degraded into </w:t>
      </w:r>
      <w:commentRangeStart w:id="35"/>
      <w:r w:rsidRPr="00311181">
        <w:t>carbohydrates for energy</w:t>
      </w:r>
      <w:commentRangeEnd w:id="35"/>
      <w:r w:rsidRPr="00CC056F">
        <w:rPr>
          <w:rStyle w:val="CommentReference"/>
          <w:sz w:val="24"/>
          <w:szCs w:val="24"/>
        </w:rPr>
        <w:commentReference w:id="35"/>
      </w:r>
      <w:r w:rsidRPr="00311181">
        <w:t xml:space="preserve">. Stored proteins can serve as a reservoir of amino acids that can be reconfigured, under the right conditions, </w:t>
      </w:r>
      <w:commentRangeStart w:id="36"/>
      <w:r w:rsidRPr="00311181">
        <w:t>into other metabolically metabolic tools</w:t>
      </w:r>
      <w:commentRangeEnd w:id="36"/>
      <w:r w:rsidRPr="00CC056F">
        <w:rPr>
          <w:rStyle w:val="CommentReference"/>
          <w:sz w:val="24"/>
          <w:szCs w:val="24"/>
        </w:rPr>
        <w:commentReference w:id="36"/>
      </w:r>
      <w:r w:rsidRPr="00311181">
        <w:t xml:space="preserve">. These molecules have been observed to occur in high concentrations at the outset of diapause in </w:t>
      </w:r>
      <w:r w:rsidRPr="00311181">
        <w:rPr>
          <w:highlight w:val="yellow"/>
        </w:rPr>
        <w:t>(insect, insect, insect)</w:t>
      </w:r>
      <w:r w:rsidRPr="00311181">
        <w:t xml:space="preserve"> </w:t>
      </w:r>
      <w:r w:rsidRPr="00311181">
        <w:rPr>
          <w:highlight w:val="yellow"/>
        </w:rPr>
        <w:t>(citation)</w:t>
      </w:r>
      <w:r w:rsidRPr="00311181">
        <w:t xml:space="preserve">. Tracking the movement of these molecules using radiolabeled atoms, researchers show triglyceride carbons incorporated into </w:t>
      </w:r>
      <w:r w:rsidRPr="00311181">
        <w:rPr>
          <w:highlight w:val="yellow"/>
        </w:rPr>
        <w:t>(tissue, tissue, tissue)</w:t>
      </w:r>
      <w:r w:rsidRPr="00311181">
        <w:t xml:space="preserve"> and amino acids from stored proteins incorporated into </w:t>
      </w:r>
      <w:r w:rsidRPr="00311181">
        <w:rPr>
          <w:highlight w:val="yellow"/>
        </w:rPr>
        <w:t>(tissue, tissue, tissue)</w:t>
      </w:r>
      <w:r w:rsidRPr="00311181">
        <w:t xml:space="preserve"> </w:t>
      </w:r>
      <w:r w:rsidRPr="00311181">
        <w:rPr>
          <w:highlight w:val="yellow"/>
        </w:rPr>
        <w:t>(citation)</w:t>
      </w:r>
      <w:r w:rsidRPr="00311181">
        <w:t xml:space="preserve">. Diverting resources away from direct development and into storage is a risky endeavor. </w:t>
      </w:r>
      <w:commentRangeStart w:id="37"/>
      <w:r w:rsidRPr="00311181">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Pr="00311181">
        <w:rPr>
          <w:highlight w:val="yellow"/>
        </w:rPr>
        <w:lastRenderedPageBreak/>
        <w:t>(citation)</w:t>
      </w:r>
      <w:r w:rsidRPr="00311181">
        <w:t xml:space="preserve">. </w:t>
      </w:r>
      <w:commentRangeEnd w:id="37"/>
      <w:r w:rsidRPr="00CC056F">
        <w:rPr>
          <w:rStyle w:val="CommentReference"/>
          <w:sz w:val="24"/>
          <w:szCs w:val="24"/>
        </w:rPr>
        <w:commentReference w:id="37"/>
      </w:r>
      <w:r w:rsidRPr="00311181">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Pr="008A5831">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8A5831">
        <w:fldChar w:fldCharType="separate"/>
      </w:r>
      <w:r w:rsidRPr="00311181">
        <w:rPr>
          <w:noProof/>
        </w:rPr>
        <w:t>(Hut et al. 2013)</w:t>
      </w:r>
      <w:r w:rsidRPr="008A5831">
        <w:fldChar w:fldCharType="end"/>
      </w:r>
      <w:r w:rsidRPr="00311181">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Pr="008A5831">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8A5831">
        <w:fldChar w:fldCharType="separate"/>
      </w:r>
      <w:r w:rsidRPr="00311181">
        <w:rPr>
          <w:noProof/>
        </w:rPr>
        <w:t>(Hut et al. 2013)</w:t>
      </w:r>
      <w:r w:rsidRPr="008A5831">
        <w:fldChar w:fldCharType="end"/>
      </w:r>
      <w:r w:rsidRPr="00311181">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Pr="008A5831">
        <w:fldChar w:fldCharType="begin" w:fldLock="1"/>
      </w:r>
      <w:r w:rsidRPr="00311181">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8A5831">
        <w:fldChar w:fldCharType="separate"/>
      </w:r>
      <w:r w:rsidRPr="00311181">
        <w:rPr>
          <w:noProof/>
        </w:rPr>
        <w:t>(Bale and Hayward 2010)</w:t>
      </w:r>
      <w:r w:rsidRPr="008A5831">
        <w:fldChar w:fldCharType="end"/>
      </w:r>
      <w:r w:rsidRPr="00311181">
        <w:t xml:space="preserve">. understand the degree to which this uncoupling will disrupt species diversity and how pests are managed will require a model organism sensitive to these changes not unlike </w:t>
      </w:r>
      <w:r w:rsidRPr="00311181">
        <w:rPr>
          <w:i/>
        </w:rPr>
        <w:t xml:space="preserve">Ostrinia nubilalis </w:t>
      </w:r>
      <w:r w:rsidRPr="00311181">
        <w:t xml:space="preserve">(European corn borer). </w:t>
      </w:r>
    </w:p>
    <w:p w14:paraId="4A552CF7" w14:textId="77777777" w:rsidR="003F083F" w:rsidRPr="00311181" w:rsidRDefault="003F083F">
      <w:pPr>
        <w:spacing w:line="480" w:lineRule="auto"/>
      </w:pPr>
    </w:p>
    <w:p w14:paraId="40AAD4B3" w14:textId="77777777" w:rsidR="003F083F" w:rsidRPr="00311181" w:rsidRDefault="003F083F">
      <w:pPr>
        <w:spacing w:line="480" w:lineRule="auto"/>
        <w:rPr>
          <w:color w:val="000000" w:themeColor="text1"/>
        </w:rPr>
      </w:pPr>
      <w:r w:rsidRPr="00311181">
        <w:rPr>
          <w:b/>
          <w:color w:val="000000" w:themeColor="text1"/>
        </w:rPr>
        <w:t xml:space="preserve">European Corn Borer: </w:t>
      </w:r>
      <w:r w:rsidRPr="00311181">
        <w:rPr>
          <w:color w:val="000000" w:themeColor="text1"/>
        </w:rPr>
        <w:t xml:space="preserve">European corn borer, </w:t>
      </w:r>
      <w:r w:rsidRPr="00311181">
        <w:rPr>
          <w:i/>
          <w:color w:val="000000" w:themeColor="text1"/>
        </w:rPr>
        <w:t>Ostrinia nubilalis,</w:t>
      </w:r>
      <w:r w:rsidRPr="00311181">
        <w:rPr>
          <w:color w:val="000000" w:themeColor="text1"/>
        </w:rPr>
        <w:t xml:space="preserve"> is an important agricultural pest here in the United States, its range extends from the Atlantic coast to the Rocky mountain </w:t>
      </w:r>
      <w:r w:rsidRPr="00311181">
        <w:rPr>
          <w:color w:val="000000" w:themeColor="text1"/>
        </w:rPr>
        <w:lastRenderedPageBreak/>
        <w:t xml:space="preserve">range, and as far north as Canada and its diapause phenotype is facultative induced by both photoperiod and temperature. During its ultimate larval stage, </w:t>
      </w:r>
    </w:p>
    <w:p w14:paraId="74AEB01D" w14:textId="77777777" w:rsidR="003F083F" w:rsidRPr="00311181" w:rsidRDefault="003F083F">
      <w:pPr>
        <w:spacing w:line="480" w:lineRule="auto"/>
        <w:ind w:firstLine="720"/>
        <w:rPr>
          <w:b/>
          <w:color w:val="000000" w:themeColor="text1"/>
        </w:rPr>
      </w:pPr>
      <w:r w:rsidRPr="00311181">
        <w:rPr>
          <w:color w:val="000000" w:themeColor="text1"/>
        </w:rPr>
        <w:t xml:space="preserve">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6CA7479C" w14:textId="77777777" w:rsidR="003F083F" w:rsidRPr="00311181" w:rsidRDefault="003F083F">
      <w:pPr>
        <w:spacing w:line="480" w:lineRule="auto"/>
        <w:ind w:firstLine="720"/>
      </w:pPr>
      <w:r w:rsidRPr="00311181">
        <w:t>The consequences of increased temperatures on insect phenotypes can be estimated by understanding the direct relationship between latitudinal changes in temperature, photoperiod, and how insect respond to these changes physiologically.</w:t>
      </w:r>
    </w:p>
    <w:p w14:paraId="68732E45" w14:textId="77777777" w:rsidR="003F083F" w:rsidRPr="00311181" w:rsidRDefault="003F083F">
      <w:pPr>
        <w:spacing w:line="480" w:lineRule="auto"/>
        <w:rPr>
          <w:color w:val="000000" w:themeColor="text1"/>
        </w:rPr>
      </w:pPr>
    </w:p>
    <w:p w14:paraId="25C2FDFC" w14:textId="77777777" w:rsidR="003F083F" w:rsidRPr="00311181" w:rsidRDefault="003F083F">
      <w:pPr>
        <w:spacing w:line="480" w:lineRule="auto"/>
        <w:rPr>
          <w:color w:val="000000" w:themeColor="text1"/>
        </w:rPr>
      </w:pPr>
      <w:r w:rsidRPr="00311181">
        <w:rPr>
          <w:color w:val="000000" w:themeColor="text1"/>
        </w:rPr>
        <w:t xml:space="preserve">Here in the United States, 92 percent of all the corn acreage is planted with a genetically engineered corn crop that expresses </w:t>
      </w:r>
      <w:r w:rsidRPr="00311181">
        <w:rPr>
          <w:i/>
          <w:color w:val="000000" w:themeColor="text1"/>
        </w:rPr>
        <w:t xml:space="preserve">Bacillus </w:t>
      </w:r>
      <w:proofErr w:type="spellStart"/>
      <w:r w:rsidRPr="00311181">
        <w:rPr>
          <w:i/>
          <w:color w:val="000000" w:themeColor="text1"/>
        </w:rPr>
        <w:t>thurengensis</w:t>
      </w:r>
      <w:proofErr w:type="spellEnd"/>
      <w:r w:rsidRPr="00311181">
        <w:rPr>
          <w:i/>
          <w:color w:val="000000" w:themeColor="text1"/>
        </w:rPr>
        <w:t xml:space="preserve"> </w:t>
      </w:r>
      <w:r w:rsidRPr="00311181">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8A5831">
        <w:rPr>
          <w:color w:val="000000" w:themeColor="text1"/>
        </w:rPr>
        <w:fldChar w:fldCharType="begin" w:fldLock="1"/>
      </w:r>
      <w:r w:rsidRPr="00311181">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8A5831">
        <w:rPr>
          <w:color w:val="000000" w:themeColor="text1"/>
        </w:rPr>
        <w:fldChar w:fldCharType="separate"/>
      </w:r>
      <w:r w:rsidRPr="00311181">
        <w:rPr>
          <w:noProof/>
          <w:color w:val="000000" w:themeColor="text1"/>
        </w:rPr>
        <w:t>(Fernandez-Cornejo et al. 2014)</w:t>
      </w:r>
      <w:r w:rsidRPr="008A5831">
        <w:rPr>
          <w:color w:val="000000" w:themeColor="text1"/>
        </w:rPr>
        <w:fldChar w:fldCharType="end"/>
      </w:r>
      <w:r w:rsidRPr="00311181">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311181">
        <w:rPr>
          <w:color w:val="000000" w:themeColor="text1"/>
        </w:rPr>
        <w:t>prediapause</w:t>
      </w:r>
      <w:proofErr w:type="spellEnd"/>
      <w:r w:rsidRPr="00311181">
        <w:rPr>
          <w:color w:val="000000" w:themeColor="text1"/>
        </w:rPr>
        <w:t xml:space="preserve"> reserve accumulation. The goal in this area is to under- stand the underlying neurological and endocrine </w:t>
      </w:r>
      <w:r w:rsidRPr="00311181">
        <w:rPr>
          <w:color w:val="000000" w:themeColor="text1"/>
        </w:rPr>
        <w:lastRenderedPageBreak/>
        <w:t>signaling mechanisms that regulate diapause-associated shifts in feeding patterns and intermediary metabolism.”  (unfinished)</w:t>
      </w:r>
    </w:p>
    <w:p w14:paraId="44967C1F" w14:textId="77777777" w:rsidR="003F083F" w:rsidRPr="00311181" w:rsidRDefault="003F083F">
      <w:pPr>
        <w:spacing w:line="480" w:lineRule="auto"/>
      </w:pPr>
    </w:p>
    <w:p w14:paraId="5C24875A" w14:textId="77777777" w:rsidR="003F083F" w:rsidRPr="00311181" w:rsidRDefault="003F083F" w:rsidP="00E60FC5">
      <w:pPr>
        <w:spacing w:line="480" w:lineRule="auto"/>
        <w:outlineLvl w:val="0"/>
        <w:rPr>
          <w:b/>
        </w:rPr>
      </w:pPr>
      <w:r w:rsidRPr="00311181">
        <w:rPr>
          <w:b/>
        </w:rPr>
        <w:t>OBJECTIVE</w:t>
      </w:r>
    </w:p>
    <w:p w14:paraId="00697C96" w14:textId="77777777" w:rsidR="003F083F" w:rsidRPr="00311181" w:rsidRDefault="003F083F">
      <w:pPr>
        <w:spacing w:line="480" w:lineRule="auto"/>
        <w:ind w:firstLine="720"/>
      </w:pPr>
      <w:r w:rsidRPr="00311181">
        <w:t xml:space="preserve">The objective of this study will be to quantify and compare energy stores between two genotypically different strains of </w:t>
      </w:r>
      <w:r w:rsidRPr="00311181">
        <w:rPr>
          <w:i/>
        </w:rPr>
        <w:t xml:space="preserve">Ostrinia nubilalis, </w:t>
      </w:r>
      <w:r w:rsidRPr="00311181">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8A5831">
        <w:fldChar w:fldCharType="begin" w:fldLock="1"/>
      </w:r>
      <w:r w:rsidRPr="00311181">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8A5831">
        <w:fldChar w:fldCharType="separate"/>
      </w:r>
      <w:r w:rsidRPr="00311181">
        <w:rPr>
          <w:noProof/>
        </w:rPr>
        <w:t>(Denlinger 2008)</w:t>
      </w:r>
      <w:r w:rsidRPr="008A5831">
        <w:fldChar w:fldCharType="end"/>
      </w:r>
      <w:r w:rsidRPr="00311181">
        <w:t xml:space="preserve">. </w:t>
      </w:r>
    </w:p>
    <w:p w14:paraId="69DD47C1" w14:textId="77777777" w:rsidR="003F083F" w:rsidRPr="00311181" w:rsidRDefault="003F083F">
      <w:pPr>
        <w:spacing w:line="480" w:lineRule="auto"/>
        <w:ind w:firstLine="720"/>
        <w:rPr>
          <w:b/>
        </w:rPr>
      </w:pPr>
      <w:r w:rsidRPr="00311181">
        <w:t xml:space="preserve">These Higher than average temperatures can lead to increased feeding, mating, and generation output. </w:t>
      </w:r>
      <w:r w:rsidRPr="00311181">
        <w:rPr>
          <w:highlight w:val="yellow"/>
        </w:rPr>
        <w:t>(example in corn)</w:t>
      </w:r>
      <w:r w:rsidRPr="00311181">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311181">
        <w:t>the  amplify</w:t>
      </w:r>
      <w:proofErr w:type="gramEnd"/>
      <w:r w:rsidRPr="00311181">
        <w:t xml:space="preserve"> the destructive effects of insect pests can  is amplified and insect move into new regions or as   especially those invasions that hold ecological or agricultural importance. </w:t>
      </w:r>
      <w:r w:rsidRPr="00311181">
        <w:rPr>
          <w:highlight w:val="yellow"/>
        </w:rPr>
        <w:t>(define invasions in significant terms and provide an agricultural example in corn).</w:t>
      </w:r>
      <w:r w:rsidRPr="00311181">
        <w:t xml:space="preserve"> The largest threat posed by corn insect pests is in part a function of population turnover.</w:t>
      </w:r>
    </w:p>
    <w:p w14:paraId="691698F8" w14:textId="77777777" w:rsidR="003F083F" w:rsidRPr="00311181" w:rsidRDefault="003F083F">
      <w:pPr>
        <w:spacing w:line="480" w:lineRule="auto"/>
        <w:ind w:firstLine="720"/>
      </w:pPr>
      <w:r w:rsidRPr="00311181">
        <w:t xml:space="preserve">I hypothesize that the amount of energy a European corn borer stores in preparation for the additional stress of diapause, can be a direct proxy in understanding how it performs during </w:t>
      </w:r>
      <w:r w:rsidRPr="00311181">
        <w:lastRenderedPageBreak/>
        <w:t xml:space="preserve">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311181" w:rsidRDefault="003F083F">
      <w:pPr>
        <w:spacing w:line="480" w:lineRule="auto"/>
        <w:ind w:firstLine="720"/>
      </w:pPr>
      <w:r w:rsidRPr="00311181">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311181">
        <w:t>hours:dark</w:t>
      </w:r>
      <w:proofErr w:type="spellEnd"/>
      <w:proofErr w:type="gramEnd"/>
      <w:r w:rsidRPr="00311181">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311181">
        <w:t>end</w:t>
      </w:r>
      <w:proofErr w:type="gramEnd"/>
      <w:r w:rsidRPr="00311181">
        <w:t xml:space="preserve"> I will</w:t>
      </w:r>
    </w:p>
    <w:p w14:paraId="0532A9ED" w14:textId="77777777" w:rsidR="003F083F" w:rsidRPr="00311181" w:rsidRDefault="003F083F">
      <w:pPr>
        <w:spacing w:line="480" w:lineRule="auto"/>
        <w:ind w:firstLine="720"/>
      </w:pPr>
      <w:r w:rsidRPr="00311181">
        <w:lastRenderedPageBreak/>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311181" w:rsidRDefault="003F083F">
      <w:pPr>
        <w:spacing w:line="480" w:lineRule="auto"/>
        <w:ind w:firstLine="720"/>
      </w:pPr>
      <w:r w:rsidRPr="00311181">
        <w:t xml:space="preserve">Approximately, $10 billion dollars is spent annually on chemical insecticides to control the damaging effects of insect pests </w:t>
      </w:r>
      <w:r w:rsidRPr="008A5831">
        <w:fldChar w:fldCharType="begin" w:fldLock="1"/>
      </w:r>
      <w:r w:rsidRPr="00311181">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8A5831">
        <w:fldChar w:fldCharType="separate"/>
      </w:r>
      <w:r w:rsidRPr="00311181">
        <w:rPr>
          <w:noProof/>
        </w:rPr>
        <w:t>(Pimentel 2005)</w:t>
      </w:r>
      <w:r w:rsidRPr="008A5831">
        <w:fldChar w:fldCharType="end"/>
      </w:r>
      <w:r w:rsidRPr="00311181">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311181">
        <w:rPr>
          <w:i/>
        </w:rPr>
        <w:t xml:space="preserve">. </w:t>
      </w:r>
      <w:r w:rsidRPr="00311181">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Pr="00311181" w:rsidRDefault="003F083F">
      <w:pPr>
        <w:spacing w:line="480" w:lineRule="auto"/>
        <w:ind w:firstLine="720"/>
      </w:pPr>
      <w:r w:rsidRPr="00311181">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w:t>
      </w:r>
      <w:r w:rsidRPr="00311181">
        <w:lastRenderedPageBreak/>
        <w:t xml:space="preserve">to survive diapause by affecting how it allocates resources could be used as an added layer of pest management. </w:t>
      </w:r>
    </w:p>
    <w:p w14:paraId="6EEAD4BB" w14:textId="77777777" w:rsidR="003F083F" w:rsidRPr="00311181" w:rsidRDefault="003F083F">
      <w:pPr>
        <w:spacing w:line="480" w:lineRule="auto"/>
        <w:rPr>
          <w:b/>
        </w:rPr>
      </w:pPr>
    </w:p>
    <w:p w14:paraId="41EFEEA3" w14:textId="77777777" w:rsidR="003F083F" w:rsidRPr="00311181" w:rsidRDefault="003F083F" w:rsidP="00E60FC5">
      <w:pPr>
        <w:spacing w:line="480" w:lineRule="auto"/>
        <w:outlineLvl w:val="0"/>
        <w:rPr>
          <w:b/>
        </w:rPr>
      </w:pPr>
      <w:r w:rsidRPr="00311181">
        <w:rPr>
          <w:b/>
        </w:rPr>
        <w:t>PROPOSED METHODOLOGY</w:t>
      </w:r>
    </w:p>
    <w:p w14:paraId="2CA2C1DA" w14:textId="77777777" w:rsidR="003F083F" w:rsidRPr="00311181" w:rsidRDefault="003F083F">
      <w:pPr>
        <w:spacing w:line="480" w:lineRule="auto"/>
      </w:pPr>
      <w:r w:rsidRPr="00311181">
        <w:rPr>
          <w:b/>
        </w:rPr>
        <w:t xml:space="preserve">Origin and Husbandry of European Corn Corer. </w:t>
      </w:r>
      <w:r w:rsidRPr="00311181">
        <w:t xml:space="preserve">The univoltine (UZ) and bivoltine (BE) strains of European corn borer (ECB) were generously provided courtesy of Dr. </w:t>
      </w:r>
      <w:proofErr w:type="spellStart"/>
      <w:r w:rsidRPr="00311181">
        <w:t>Dopman</w:t>
      </w:r>
      <w:proofErr w:type="spellEnd"/>
      <w:r w:rsidRPr="00311181">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sidRPr="00311181">
        <w:rPr>
          <w:vertAlign w:val="superscript"/>
        </w:rPr>
        <w:t>th</w:t>
      </w:r>
      <w:r w:rsidRPr="00311181">
        <w:t xml:space="preserve"> instar.</w:t>
      </w:r>
    </w:p>
    <w:p w14:paraId="7AF38B7A" w14:textId="77777777" w:rsidR="003F083F" w:rsidRPr="00311181" w:rsidRDefault="003F083F">
      <w:pPr>
        <w:spacing w:line="480" w:lineRule="auto"/>
        <w:rPr>
          <w:b/>
        </w:rPr>
      </w:pPr>
    </w:p>
    <w:p w14:paraId="6C3ACBDE" w14:textId="77777777" w:rsidR="003F083F" w:rsidRPr="00311181" w:rsidRDefault="003F083F">
      <w:pPr>
        <w:spacing w:line="480" w:lineRule="auto"/>
      </w:pPr>
      <w:r w:rsidRPr="00311181">
        <w:rPr>
          <w:b/>
        </w:rPr>
        <w:t xml:space="preserve">Sampling Wandering Larvae. </w:t>
      </w:r>
      <w:r w:rsidRPr="00311181">
        <w:t xml:space="preserve">Wandering larvae will be sampled using a modified version of the framework put forth in the 1982 study by </w:t>
      </w:r>
      <w:proofErr w:type="spellStart"/>
      <w:r w:rsidRPr="00311181">
        <w:t>Gelman</w:t>
      </w:r>
      <w:proofErr w:type="spellEnd"/>
      <w:r w:rsidRPr="00311181">
        <w:t xml:space="preserve"> and Hayes. For the purposes of this experiment, the wandering stage of ECB will be determined developmentally as the stage when </w:t>
      </w:r>
      <w:r w:rsidRPr="00311181">
        <w:lastRenderedPageBreak/>
        <w:t xml:space="preserve">the larvae stop feeding, the contents of their gut </w:t>
      </w:r>
      <w:proofErr w:type="gramStart"/>
      <w:r w:rsidRPr="00311181">
        <w:t>is</w:t>
      </w:r>
      <w:proofErr w:type="gramEnd"/>
      <w:r w:rsidRPr="00311181">
        <w:t xml:space="preserve"> cleared, and they search for refuge in preparation for either diapause or pupation. Feeding caseation, gut clearing, and seeking refuge will each be used as proxies for the beginning of the wondering stage. A 5</w:t>
      </w:r>
      <w:r w:rsidRPr="00311181">
        <w:rPr>
          <w:vertAlign w:val="superscript"/>
        </w:rPr>
        <w:t>th</w:t>
      </w:r>
      <w:r w:rsidRPr="00311181">
        <w:t xml:space="preserve"> instar larva will be individually placed into an arena with food and allowed to eat ad libitum for 5 consecutive days. Starting on the 5</w:t>
      </w:r>
      <w:r w:rsidRPr="00311181">
        <w:rPr>
          <w:vertAlign w:val="superscript"/>
        </w:rPr>
        <w:t>th</w:t>
      </w:r>
      <w:r w:rsidRPr="00311181">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Pr="008A5831">
        <w:fldChar w:fldCharType="begin" w:fldLock="1"/>
      </w:r>
      <w:r w:rsidRPr="0031118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8A5831">
        <w:fldChar w:fldCharType="separate"/>
      </w:r>
      <w:r w:rsidRPr="00311181">
        <w:rPr>
          <w:noProof/>
        </w:rPr>
        <w:t>(Gelman and Hayes 1982)</w:t>
      </w:r>
      <w:r w:rsidRPr="008A5831">
        <w:fldChar w:fldCharType="end"/>
      </w:r>
      <w:r w:rsidRPr="00311181">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26ABE9ED" w14:textId="77777777" w:rsidR="003F083F" w:rsidRPr="00311181" w:rsidRDefault="003F083F">
      <w:pPr>
        <w:spacing w:line="480" w:lineRule="auto"/>
        <w:rPr>
          <w:b/>
        </w:rPr>
      </w:pPr>
    </w:p>
    <w:p w14:paraId="2C3A00B1" w14:textId="77777777" w:rsidR="003F083F" w:rsidRPr="00311181" w:rsidRDefault="003F083F">
      <w:pPr>
        <w:spacing w:line="480" w:lineRule="auto"/>
      </w:pPr>
      <w:r w:rsidRPr="00311181">
        <w:rPr>
          <w:b/>
        </w:rPr>
        <w:t xml:space="preserve">Protein Extraction and Quantification: </w:t>
      </w:r>
      <w:r w:rsidRPr="00311181">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Pr="008A5831">
        <w:fldChar w:fldCharType="begin" w:fldLock="1"/>
      </w:r>
      <w:r w:rsidRPr="0031118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8A5831">
        <w:fldChar w:fldCharType="separate"/>
      </w:r>
      <w:r w:rsidRPr="00311181">
        <w:rPr>
          <w:noProof/>
        </w:rPr>
        <w:t>(Gelman and Woods 1983)</w:t>
      </w:r>
      <w:r w:rsidRPr="008A5831">
        <w:fldChar w:fldCharType="end"/>
      </w:r>
      <w:r w:rsidRPr="00311181">
        <w:t xml:space="preserve">. Approximately 12 µL lymph fluid will be gathered into a pipet tip and stored into a </w:t>
      </w:r>
      <w:proofErr w:type="spellStart"/>
      <w:r w:rsidRPr="00311181">
        <w:t>microcentrifuge</w:t>
      </w:r>
      <w:proofErr w:type="spellEnd"/>
      <w:r w:rsidRPr="00311181">
        <w:t xml:space="preserve"> tube containing 500 µL of 1x PBS and 5 µL of </w:t>
      </w:r>
      <w:r w:rsidRPr="00311181">
        <w:lastRenderedPageBreak/>
        <w:t xml:space="preserve">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rsidRPr="00311181">
        <w:t>Coomassie</w:t>
      </w:r>
      <w:proofErr w:type="spellEnd"/>
      <w:r w:rsidRPr="00311181">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483946BD" w14:textId="77777777" w:rsidR="003F083F" w:rsidRPr="00311181" w:rsidRDefault="003F083F">
      <w:pPr>
        <w:spacing w:line="480" w:lineRule="auto"/>
      </w:pPr>
    </w:p>
    <w:p w14:paraId="585BA297" w14:textId="77777777" w:rsidR="003F083F" w:rsidRPr="00311181" w:rsidRDefault="003F083F">
      <w:pPr>
        <w:spacing w:line="480" w:lineRule="auto"/>
      </w:pPr>
      <w:r w:rsidRPr="00311181">
        <w:rPr>
          <w:b/>
        </w:rPr>
        <w:t xml:space="preserve">Protein Separation and Identification: </w:t>
      </w:r>
      <w:r w:rsidRPr="00311181">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rsidRPr="00311181">
        <w:t>Coomassie</w:t>
      </w:r>
      <w:proofErr w:type="spellEnd"/>
      <w:r w:rsidRPr="00311181">
        <w:t xml:space="preserve"> Stain, photographed, and the relative protein densities will be compared against a protein standard. The character of these protein will be determined using 2D-electrophoresis. </w:t>
      </w:r>
    </w:p>
    <w:p w14:paraId="4E796434" w14:textId="77777777" w:rsidR="003F083F" w:rsidRPr="00311181" w:rsidRDefault="003F083F">
      <w:pPr>
        <w:spacing w:line="480" w:lineRule="auto"/>
      </w:pPr>
      <w:r w:rsidRPr="00311181">
        <w:lastRenderedPageBreak/>
        <w:t>The separated proteins will then be identified using the facilities</w:t>
      </w:r>
      <w:r w:rsidRPr="00311181">
        <w:rPr>
          <w:b/>
        </w:rPr>
        <w:t xml:space="preserve"> </w:t>
      </w:r>
    </w:p>
    <w:p w14:paraId="22060791" w14:textId="77777777" w:rsidR="003F083F" w:rsidRPr="00311181" w:rsidRDefault="003F083F">
      <w:pPr>
        <w:spacing w:line="480" w:lineRule="auto"/>
        <w:rPr>
          <w:b/>
        </w:rPr>
      </w:pPr>
    </w:p>
    <w:p w14:paraId="5C5D15FF" w14:textId="77777777" w:rsidR="003F083F" w:rsidRPr="00311181" w:rsidRDefault="003F083F">
      <w:pPr>
        <w:spacing w:line="480" w:lineRule="auto"/>
      </w:pPr>
      <w:r w:rsidRPr="00311181">
        <w:rPr>
          <w:b/>
        </w:rPr>
        <w:t xml:space="preserve">Triglyceride Extraction and Esterification: </w:t>
      </w:r>
      <w:r w:rsidRPr="00311181">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sidRPr="00311181">
        <w:rPr>
          <w:highlight w:val="yellow"/>
        </w:rPr>
        <w:t>(_)</w:t>
      </w:r>
      <w:r w:rsidRPr="00311181">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rsidRPr="00311181">
        <w:t>Folch</w:t>
      </w:r>
      <w:proofErr w:type="spellEnd"/>
      <w:r w:rsidRPr="00311181">
        <w:t xml:space="preserve"> and Sloane Stanley method </w:t>
      </w:r>
      <w:r w:rsidRPr="000F6140">
        <w:fldChar w:fldCharType="begin" w:fldLock="1"/>
      </w:r>
      <w:r w:rsidRPr="00311181">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0F6140">
        <w:fldChar w:fldCharType="separate"/>
      </w:r>
      <w:r w:rsidRPr="00311181">
        <w:rPr>
          <w:noProof/>
        </w:rPr>
        <w:t>(Folch et al. 1957)</w:t>
      </w:r>
      <w:r w:rsidRPr="000F6140">
        <w:fldChar w:fldCharType="end"/>
      </w:r>
      <w:r w:rsidRPr="00311181">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rsidRPr="00311181">
        <w:t>hydroxytoluene</w:t>
      </w:r>
      <w:proofErr w:type="spellEnd"/>
      <w:r w:rsidRPr="00311181">
        <w:t xml:space="preserve">) will be added to methanol. The resulting solution is decanted and saved. Dichloromethane will then be added back to the pulverized </w:t>
      </w:r>
      <w:proofErr w:type="gramStart"/>
      <w:r w:rsidRPr="00311181">
        <w:t>tissue,</w:t>
      </w:r>
      <w:proofErr w:type="gramEnd"/>
      <w:r w:rsidRPr="00311181">
        <w:t xml:space="preserve"> the tissue will again be </w:t>
      </w:r>
      <w:r w:rsidRPr="00311181">
        <w:lastRenderedPageBreak/>
        <w:t>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rsidRPr="00311181">
        <w:t>Florisil</w:t>
      </w:r>
      <w:proofErr w:type="spellEnd"/>
      <w:r w:rsidRPr="00311181">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rsidRPr="00311181">
        <w:t>Florisil</w:t>
      </w:r>
      <w:proofErr w:type="spellEnd"/>
      <w:r w:rsidRPr="00311181">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7A21CD0C" w14:textId="77777777" w:rsidR="003F083F" w:rsidRPr="00311181" w:rsidRDefault="003F083F">
      <w:pPr>
        <w:spacing w:line="480" w:lineRule="auto"/>
        <w:ind w:firstLine="720"/>
      </w:pPr>
      <w:r w:rsidRPr="00311181">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rsidRPr="00311181">
        <w:t>Ichikara</w:t>
      </w:r>
      <w:proofErr w:type="spellEnd"/>
      <w:r w:rsidRPr="00311181">
        <w:t xml:space="preserve">, </w:t>
      </w:r>
      <w:r w:rsidRPr="00311181">
        <w:lastRenderedPageBreak/>
        <w:t xml:space="preserve">bumble bee paper, unpublished work J. Beck lab). The neutral lipid extract will be heated in a solution of 10M </w:t>
      </w:r>
      <w:proofErr w:type="spellStart"/>
      <w:r w:rsidRPr="00311181">
        <w:t>methanolic</w:t>
      </w:r>
      <w:proofErr w:type="spellEnd"/>
      <w:r w:rsidRPr="00311181">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DC43766" w14:textId="77777777" w:rsidR="003F083F" w:rsidRPr="00311181" w:rsidRDefault="003F083F">
      <w:pPr>
        <w:spacing w:line="480" w:lineRule="auto"/>
        <w:rPr>
          <w:b/>
        </w:rPr>
      </w:pPr>
    </w:p>
    <w:p w14:paraId="6B8E2F93" w14:textId="77777777" w:rsidR="003F083F" w:rsidRPr="00311181" w:rsidRDefault="003F083F">
      <w:pPr>
        <w:spacing w:line="480" w:lineRule="auto"/>
      </w:pPr>
      <w:r w:rsidRPr="00311181">
        <w:rPr>
          <w:b/>
        </w:rPr>
        <w:t>Triglyceride Identification and Quantification:</w:t>
      </w:r>
      <w:r w:rsidRPr="00311181">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w:t>
      </w:r>
      <w:r w:rsidRPr="00311181">
        <w:lastRenderedPageBreak/>
        <w:t>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48C40D6B" w14:textId="77777777" w:rsidR="003F083F" w:rsidRPr="00311181" w:rsidRDefault="003F083F">
      <w:pPr>
        <w:spacing w:line="480" w:lineRule="auto"/>
        <w:rPr>
          <w:color w:val="FF0000"/>
        </w:rPr>
      </w:pPr>
      <w:r w:rsidRPr="00311181">
        <w:rPr>
          <w:b/>
          <w:color w:val="FF0000"/>
        </w:rPr>
        <w:t xml:space="preserve">Data Analysis: </w:t>
      </w:r>
      <w:r w:rsidRPr="00311181">
        <w:rPr>
          <w:color w:val="FF0000"/>
        </w:rPr>
        <w:t xml:space="preserve">Data will be analyzed in batches and the resulting data will be analyzed using multivariate analysis. This will allow for many variables to be compared and reduced simultaneously. </w:t>
      </w:r>
    </w:p>
    <w:p w14:paraId="244394D2" w14:textId="77777777" w:rsidR="003F083F" w:rsidRPr="00311181" w:rsidRDefault="003F083F" w:rsidP="00CC056F">
      <w:pPr>
        <w:spacing w:line="480" w:lineRule="auto"/>
        <w:rPr>
          <w:color w:val="FF0000"/>
        </w:rPr>
      </w:pPr>
      <w:r w:rsidRPr="00311181">
        <w:rPr>
          <w:color w:val="FF0000"/>
        </w:rPr>
        <w:t>Sample size will be determined using the power analysis formula. (http://www.statmethods.net/stats/power.html) NOVA</w:t>
      </w:r>
    </w:p>
    <w:p w14:paraId="4FB0F2B0" w14:textId="77777777" w:rsidR="003F083F" w:rsidRPr="00311181" w:rsidRDefault="003F083F" w:rsidP="00CC056F">
      <w:pPr>
        <w:spacing w:line="480" w:lineRule="auto"/>
        <w:rPr>
          <w:color w:val="FF0000"/>
        </w:rPr>
      </w:pPr>
      <w:r w:rsidRPr="00311181">
        <w:rPr>
          <w:color w:val="FF0000"/>
        </w:rPr>
        <w:t>For a one-way analysis of variance use</w:t>
      </w:r>
    </w:p>
    <w:p w14:paraId="525B1ED5" w14:textId="77777777" w:rsidR="003F083F" w:rsidRPr="00311181" w:rsidRDefault="003F083F" w:rsidP="00CC056F">
      <w:pPr>
        <w:spacing w:line="480" w:lineRule="auto"/>
        <w:rPr>
          <w:color w:val="FF0000"/>
        </w:rPr>
      </w:pPr>
      <w:proofErr w:type="spellStart"/>
      <w:proofErr w:type="gramStart"/>
      <w:r w:rsidRPr="00311181">
        <w:rPr>
          <w:color w:val="FF0000"/>
        </w:rPr>
        <w:t>pwr.anova</w:t>
      </w:r>
      <w:proofErr w:type="gramEnd"/>
      <w:r w:rsidRPr="00311181">
        <w:rPr>
          <w:color w:val="FF0000"/>
        </w:rPr>
        <w:t>.test</w:t>
      </w:r>
      <w:proofErr w:type="spellEnd"/>
      <w:r w:rsidRPr="00311181">
        <w:rPr>
          <w:color w:val="FF0000"/>
        </w:rPr>
        <w:t xml:space="preserve">(k = , n = , f = , </w:t>
      </w:r>
      <w:proofErr w:type="spellStart"/>
      <w:r w:rsidRPr="00311181">
        <w:rPr>
          <w:color w:val="FF0000"/>
        </w:rPr>
        <w:t>sig.level</w:t>
      </w:r>
      <w:proofErr w:type="spellEnd"/>
      <w:r w:rsidRPr="00311181">
        <w:rPr>
          <w:color w:val="FF0000"/>
        </w:rPr>
        <w:t xml:space="preserve"> = , power = )</w:t>
      </w:r>
    </w:p>
    <w:p w14:paraId="0CBAA381" w14:textId="77777777" w:rsidR="003F083F" w:rsidRPr="00311181" w:rsidRDefault="003F083F" w:rsidP="00CC056F">
      <w:pPr>
        <w:spacing w:line="480" w:lineRule="auto"/>
        <w:rPr>
          <w:color w:val="FF0000"/>
        </w:rPr>
      </w:pPr>
      <w:r w:rsidRPr="00311181">
        <w:rPr>
          <w:color w:val="FF0000"/>
        </w:rPr>
        <w:t>where k is the number of groups and n is the common sample size in each group.</w:t>
      </w:r>
    </w:p>
    <w:p w14:paraId="6F1F4255" w14:textId="77777777" w:rsidR="003F083F" w:rsidRPr="00311181" w:rsidRDefault="003F083F" w:rsidP="00CC056F">
      <w:pPr>
        <w:spacing w:line="480" w:lineRule="auto"/>
        <w:outlineLvl w:val="0"/>
        <w:rPr>
          <w:color w:val="FF0000"/>
        </w:rPr>
      </w:pPr>
      <w:r w:rsidRPr="00311181">
        <w:rPr>
          <w:color w:val="FF0000"/>
        </w:rPr>
        <w:t>For a one-way ANOVA effect size is measured by f where</w:t>
      </w:r>
    </w:p>
    <w:p w14:paraId="1D40B91B" w14:textId="77777777" w:rsidR="003F083F" w:rsidRPr="00CC056F" w:rsidRDefault="003F083F" w:rsidP="00CC056F">
      <w:pPr>
        <w:spacing w:line="480" w:lineRule="auto"/>
        <w:rPr>
          <w:color w:val="FF0000"/>
        </w:rPr>
      </w:pPr>
      <w:r w:rsidRPr="00060F1F">
        <w:rPr>
          <w:noProof/>
        </w:rPr>
        <w:drawing>
          <wp:inline distT="0" distB="0" distL="0" distR="0" wp14:anchorId="570A0EF5" wp14:editId="37ECB827">
            <wp:extent cx="4530090" cy="1187450"/>
            <wp:effectExtent l="0" t="0" r="0" b="0"/>
            <wp:docPr id="2"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sidRPr="00311181">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50ACB4F9" w14:textId="77777777" w:rsidR="00D440A4" w:rsidRDefault="00D440A4" w:rsidP="00D440A4">
      <w:pPr>
        <w:spacing w:before="100" w:beforeAutospacing="1" w:after="100" w:afterAutospacing="1"/>
        <w:ind w:left="475" w:hanging="475"/>
        <w:rPr>
          <w:b/>
          <w:color w:val="000000" w:themeColor="text1"/>
          <w:sz w:val="22"/>
          <w:szCs w:val="22"/>
        </w:rPr>
      </w:pPr>
    </w:p>
    <w:p w14:paraId="0CA78383" w14:textId="77777777" w:rsidR="00D440A4" w:rsidRDefault="00D440A4" w:rsidP="00D440A4">
      <w:pPr>
        <w:spacing w:before="100" w:beforeAutospacing="1" w:after="100" w:afterAutospacing="1"/>
        <w:ind w:left="475" w:hanging="475"/>
        <w:rPr>
          <w:b/>
          <w:color w:val="000000" w:themeColor="text1"/>
          <w:sz w:val="22"/>
          <w:szCs w:val="22"/>
        </w:rPr>
      </w:pPr>
    </w:p>
    <w:p w14:paraId="116CDDE8" w14:textId="77777777" w:rsidR="00D440A4" w:rsidRDefault="00D440A4" w:rsidP="00D440A4">
      <w:pPr>
        <w:spacing w:before="100" w:beforeAutospacing="1" w:after="100" w:afterAutospacing="1"/>
        <w:ind w:left="475" w:hanging="475"/>
        <w:rPr>
          <w:b/>
          <w:color w:val="000000" w:themeColor="text1"/>
          <w:sz w:val="22"/>
          <w:szCs w:val="22"/>
        </w:rPr>
      </w:pPr>
    </w:p>
    <w:p w14:paraId="1889D24B" w14:textId="77777777" w:rsidR="00D440A4" w:rsidRDefault="00D440A4" w:rsidP="00D440A4">
      <w:pPr>
        <w:spacing w:before="100" w:beforeAutospacing="1" w:after="100" w:afterAutospacing="1"/>
        <w:ind w:left="475" w:hanging="475"/>
        <w:rPr>
          <w:b/>
          <w:color w:val="000000" w:themeColor="text1"/>
          <w:sz w:val="22"/>
          <w:szCs w:val="22"/>
        </w:rPr>
      </w:pPr>
    </w:p>
    <w:p w14:paraId="7A5545E2" w14:textId="77777777" w:rsidR="00D440A4" w:rsidRDefault="00D440A4" w:rsidP="00D440A4">
      <w:pPr>
        <w:spacing w:before="100" w:beforeAutospacing="1" w:after="100" w:afterAutospacing="1"/>
        <w:ind w:left="475" w:hanging="475"/>
        <w:rPr>
          <w:b/>
          <w:color w:val="000000" w:themeColor="text1"/>
          <w:sz w:val="22"/>
          <w:szCs w:val="22"/>
        </w:rPr>
      </w:pPr>
    </w:p>
    <w:p w14:paraId="3466E99C" w14:textId="77777777" w:rsidR="00D440A4" w:rsidRDefault="00D440A4" w:rsidP="00D440A4">
      <w:pPr>
        <w:spacing w:before="100" w:beforeAutospacing="1" w:after="100" w:afterAutospacing="1"/>
        <w:ind w:left="475" w:hanging="475"/>
        <w:rPr>
          <w:b/>
          <w:color w:val="000000" w:themeColor="text1"/>
          <w:sz w:val="22"/>
          <w:szCs w:val="22"/>
        </w:rPr>
      </w:pPr>
    </w:p>
    <w:p w14:paraId="6B1CDEE9" w14:textId="77777777" w:rsidR="00D440A4" w:rsidRDefault="00D440A4" w:rsidP="00D440A4">
      <w:pPr>
        <w:spacing w:before="100" w:beforeAutospacing="1" w:after="100" w:afterAutospacing="1"/>
        <w:ind w:left="475" w:hanging="475"/>
        <w:rPr>
          <w:b/>
          <w:color w:val="000000" w:themeColor="text1"/>
          <w:sz w:val="22"/>
          <w:szCs w:val="22"/>
        </w:rPr>
      </w:pPr>
    </w:p>
    <w:p w14:paraId="4DA0774C" w14:textId="77777777" w:rsidR="00D440A4" w:rsidRDefault="00D440A4" w:rsidP="00D440A4">
      <w:pPr>
        <w:spacing w:before="100" w:beforeAutospacing="1" w:after="100" w:afterAutospacing="1"/>
        <w:ind w:left="475" w:hanging="475"/>
        <w:rPr>
          <w:b/>
          <w:color w:val="000000" w:themeColor="text1"/>
          <w:sz w:val="22"/>
          <w:szCs w:val="22"/>
        </w:rPr>
      </w:pPr>
    </w:p>
    <w:p w14:paraId="200D72C2" w14:textId="77777777" w:rsidR="00D440A4" w:rsidRDefault="00D440A4" w:rsidP="00D440A4">
      <w:pPr>
        <w:spacing w:before="100" w:beforeAutospacing="1" w:after="100" w:afterAutospacing="1"/>
        <w:ind w:left="475" w:hanging="475"/>
        <w:rPr>
          <w:b/>
          <w:color w:val="000000" w:themeColor="text1"/>
          <w:sz w:val="22"/>
          <w:szCs w:val="22"/>
        </w:rPr>
      </w:pPr>
    </w:p>
    <w:p w14:paraId="3EF82F47" w14:textId="77777777" w:rsidR="00D440A4" w:rsidRDefault="00D440A4" w:rsidP="00D440A4">
      <w:pPr>
        <w:spacing w:before="100" w:beforeAutospacing="1" w:after="100" w:afterAutospacing="1"/>
        <w:ind w:left="475" w:hanging="475"/>
        <w:rPr>
          <w:b/>
          <w:color w:val="000000" w:themeColor="text1"/>
          <w:sz w:val="22"/>
          <w:szCs w:val="22"/>
        </w:rPr>
      </w:pPr>
    </w:p>
    <w:p w14:paraId="523A967A" w14:textId="77777777" w:rsidR="00D440A4" w:rsidRDefault="00D440A4" w:rsidP="00D440A4">
      <w:pPr>
        <w:spacing w:before="100" w:beforeAutospacing="1" w:after="100" w:afterAutospacing="1"/>
        <w:ind w:left="475" w:hanging="475"/>
        <w:rPr>
          <w:b/>
          <w:color w:val="000000" w:themeColor="text1"/>
          <w:sz w:val="22"/>
          <w:szCs w:val="22"/>
        </w:rPr>
      </w:pPr>
    </w:p>
    <w:p w14:paraId="2CAB9E70" w14:textId="77777777" w:rsidR="00D440A4" w:rsidRDefault="00D440A4" w:rsidP="00D440A4">
      <w:pPr>
        <w:spacing w:before="100" w:beforeAutospacing="1" w:after="100" w:afterAutospacing="1"/>
        <w:ind w:left="475" w:hanging="475"/>
        <w:rPr>
          <w:b/>
          <w:color w:val="000000" w:themeColor="text1"/>
          <w:sz w:val="22"/>
          <w:szCs w:val="22"/>
        </w:rPr>
      </w:pPr>
    </w:p>
    <w:p w14:paraId="4EE9F98A" w14:textId="77777777" w:rsidR="00D440A4" w:rsidRDefault="00D440A4" w:rsidP="00D440A4">
      <w:pPr>
        <w:spacing w:before="100" w:beforeAutospacing="1" w:after="100" w:afterAutospacing="1"/>
        <w:ind w:left="475" w:hanging="475"/>
        <w:rPr>
          <w:b/>
          <w:color w:val="000000" w:themeColor="text1"/>
          <w:sz w:val="22"/>
          <w:szCs w:val="22"/>
        </w:rPr>
      </w:pPr>
    </w:p>
    <w:p w14:paraId="01170E96" w14:textId="77777777" w:rsidR="00D440A4" w:rsidRDefault="00D440A4" w:rsidP="00D440A4">
      <w:pPr>
        <w:spacing w:before="100" w:beforeAutospacing="1" w:after="100" w:afterAutospacing="1"/>
        <w:ind w:left="475" w:hanging="475"/>
        <w:rPr>
          <w:b/>
          <w:color w:val="000000" w:themeColor="text1"/>
          <w:sz w:val="22"/>
          <w:szCs w:val="22"/>
        </w:rPr>
      </w:pPr>
    </w:p>
    <w:p w14:paraId="0A54FFF8" w14:textId="5284E4E8" w:rsidR="00C83A27" w:rsidRPr="00D440A4" w:rsidRDefault="00C83A27" w:rsidP="00E60FC5">
      <w:pPr>
        <w:spacing w:before="100" w:beforeAutospacing="1" w:after="100" w:afterAutospacing="1"/>
        <w:ind w:left="475" w:hanging="475"/>
        <w:outlineLvl w:val="0"/>
        <w:rPr>
          <w:b/>
          <w:color w:val="000000" w:themeColor="text1"/>
          <w:sz w:val="22"/>
          <w:szCs w:val="22"/>
        </w:rPr>
      </w:pPr>
      <w:r w:rsidRPr="00D440A4">
        <w:rPr>
          <w:b/>
          <w:color w:val="000000" w:themeColor="text1"/>
          <w:sz w:val="22"/>
          <w:szCs w:val="22"/>
        </w:rPr>
        <w:t>REFERENCES:</w:t>
      </w:r>
    </w:p>
    <w:p w14:paraId="0E54CE42" w14:textId="77777777" w:rsidR="00C83A27" w:rsidRPr="00D440A4" w:rsidRDefault="00C83A27" w:rsidP="00D440A4">
      <w:pPr>
        <w:spacing w:before="100" w:beforeAutospacing="1" w:after="100" w:afterAutospacing="1"/>
        <w:ind w:left="475" w:hanging="475"/>
        <w:rPr>
          <w:b/>
          <w:color w:val="000000" w:themeColor="text1"/>
          <w:sz w:val="22"/>
          <w:szCs w:val="22"/>
        </w:rPr>
      </w:pPr>
    </w:p>
    <w:p w14:paraId="7C0024B2" w14:textId="432DAB5C" w:rsidR="00FB022D" w:rsidRPr="00FB022D" w:rsidRDefault="00C83A27" w:rsidP="00FB022D">
      <w:pPr>
        <w:autoSpaceDE w:val="0"/>
        <w:autoSpaceDN w:val="0"/>
        <w:adjustRightInd w:val="0"/>
        <w:spacing w:before="100" w:after="100"/>
        <w:ind w:left="480" w:hanging="480"/>
        <w:rPr>
          <w:rFonts w:eastAsia="Times New Roman" w:cs="Times New Roman"/>
          <w:noProof/>
          <w:sz w:val="22"/>
        </w:rPr>
      </w:pPr>
      <w:r w:rsidRPr="00D440A4">
        <w:rPr>
          <w:color w:val="FF0000"/>
          <w:sz w:val="22"/>
          <w:szCs w:val="22"/>
        </w:rPr>
        <w:fldChar w:fldCharType="begin" w:fldLock="1"/>
      </w:r>
      <w:r w:rsidRPr="00D440A4">
        <w:rPr>
          <w:color w:val="FF0000"/>
          <w:sz w:val="22"/>
          <w:szCs w:val="22"/>
        </w:rPr>
        <w:instrText xml:space="preserve">ADDIN Mendeley Bibliography CSL_BIBLIOGRAPHY </w:instrText>
      </w:r>
      <w:r w:rsidRPr="00D440A4">
        <w:rPr>
          <w:color w:val="FF0000"/>
          <w:sz w:val="22"/>
          <w:szCs w:val="22"/>
        </w:rPr>
        <w:fldChar w:fldCharType="separate"/>
      </w:r>
      <w:r w:rsidR="00FB022D" w:rsidRPr="00FB022D">
        <w:rPr>
          <w:rFonts w:eastAsia="Times New Roman" w:cs="Times New Roman"/>
          <w:b/>
          <w:bCs/>
          <w:noProof/>
          <w:sz w:val="22"/>
        </w:rPr>
        <w:t>Agrawal, A. A.</w:t>
      </w:r>
      <w:r w:rsidR="00FB022D" w:rsidRPr="00FB022D">
        <w:rPr>
          <w:rFonts w:eastAsia="Times New Roman" w:cs="Times New Roman"/>
          <w:noProof/>
          <w:sz w:val="22"/>
        </w:rPr>
        <w:t xml:space="preserve"> </w:t>
      </w:r>
      <w:r w:rsidR="00FB022D" w:rsidRPr="00FB022D">
        <w:rPr>
          <w:rFonts w:eastAsia="Times New Roman" w:cs="Times New Roman"/>
          <w:b/>
          <w:bCs/>
          <w:noProof/>
          <w:sz w:val="22"/>
        </w:rPr>
        <w:t>2001</w:t>
      </w:r>
      <w:r w:rsidR="00FB022D" w:rsidRPr="00FB022D">
        <w:rPr>
          <w:rFonts w:eastAsia="Times New Roman" w:cs="Times New Roman"/>
          <w:noProof/>
          <w:sz w:val="22"/>
        </w:rPr>
        <w:t>. Phenotypic Plasticity in the Interactions and Evolution of Species. Science (80-. ). 294: 321–326.</w:t>
      </w:r>
    </w:p>
    <w:p w14:paraId="2C8CBDDF"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Bale, J. S., and S. A. L. Hayward</w:t>
      </w:r>
      <w:r w:rsidRPr="00FB022D">
        <w:rPr>
          <w:rFonts w:eastAsia="Times New Roman" w:cs="Times New Roman"/>
          <w:noProof/>
          <w:sz w:val="22"/>
        </w:rPr>
        <w:t xml:space="preserve">. </w:t>
      </w:r>
      <w:r w:rsidRPr="00FB022D">
        <w:rPr>
          <w:rFonts w:eastAsia="Times New Roman" w:cs="Times New Roman"/>
          <w:b/>
          <w:bCs/>
          <w:noProof/>
          <w:sz w:val="22"/>
        </w:rPr>
        <w:t>2010</w:t>
      </w:r>
      <w:r w:rsidRPr="00FB022D">
        <w:rPr>
          <w:rFonts w:eastAsia="Times New Roman" w:cs="Times New Roman"/>
          <w:noProof/>
          <w:sz w:val="22"/>
        </w:rPr>
        <w:t>. Insect overwintering in a changing climate. J. Exp. Biol. 213: 980–994.</w:t>
      </w:r>
    </w:p>
    <w:p w14:paraId="2E5CDB92"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FB022D">
        <w:rPr>
          <w:rFonts w:eastAsia="Times New Roman" w:cs="Times New Roman"/>
          <w:noProof/>
          <w:sz w:val="22"/>
        </w:rPr>
        <w:t xml:space="preserve">. </w:t>
      </w:r>
      <w:r w:rsidRPr="00FB022D">
        <w:rPr>
          <w:rFonts w:eastAsia="Times New Roman" w:cs="Times New Roman"/>
          <w:b/>
          <w:bCs/>
          <w:noProof/>
          <w:sz w:val="22"/>
        </w:rPr>
        <w:t>2002</w:t>
      </w:r>
      <w:r w:rsidRPr="00FB022D">
        <w:rPr>
          <w:rFonts w:eastAsia="Times New Roman" w:cs="Times New Roman"/>
          <w:noProof/>
          <w:sz w:val="22"/>
        </w:rPr>
        <w:t xml:space="preserve">. Herbivory in global climate change </w:t>
      </w:r>
      <w:r w:rsidRPr="00FB022D">
        <w:rPr>
          <w:rFonts w:eastAsia="Times New Roman" w:cs="Times New Roman"/>
          <w:noProof/>
          <w:sz w:val="22"/>
        </w:rPr>
        <w:lastRenderedPageBreak/>
        <w:t>research: Direct effects of rising temperature on insect herbivores. Glob. Chang. Biol. 8: 1–16.</w:t>
      </w:r>
    </w:p>
    <w:p w14:paraId="3B60356C"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Bradshaw, W. E., and C. M. Holzapfel</w:t>
      </w:r>
      <w:r w:rsidRPr="00FB022D">
        <w:rPr>
          <w:rFonts w:eastAsia="Times New Roman" w:cs="Times New Roman"/>
          <w:noProof/>
          <w:sz w:val="22"/>
        </w:rPr>
        <w:t xml:space="preserve">. </w:t>
      </w:r>
      <w:r w:rsidRPr="00FB022D">
        <w:rPr>
          <w:rFonts w:eastAsia="Times New Roman" w:cs="Times New Roman"/>
          <w:b/>
          <w:bCs/>
          <w:noProof/>
          <w:sz w:val="22"/>
        </w:rPr>
        <w:t>2001</w:t>
      </w:r>
      <w:r w:rsidRPr="00FB022D">
        <w:rPr>
          <w:rFonts w:eastAsia="Times New Roman" w:cs="Times New Roman"/>
          <w:noProof/>
          <w:sz w:val="22"/>
        </w:rPr>
        <w:t>. Genetic shift in photoperiodic response correlated with global warming. Proc. Natl. Acad. Sci. 98: 14509–14511.</w:t>
      </w:r>
    </w:p>
    <w:p w14:paraId="74EE51B7"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Bradshaw, W., and C. Holzapfel</w:t>
      </w:r>
      <w:r w:rsidRPr="00FB022D">
        <w:rPr>
          <w:rFonts w:eastAsia="Times New Roman" w:cs="Times New Roman"/>
          <w:noProof/>
          <w:sz w:val="22"/>
        </w:rPr>
        <w:t xml:space="preserve">. </w:t>
      </w:r>
      <w:r w:rsidRPr="00FB022D">
        <w:rPr>
          <w:rFonts w:eastAsia="Times New Roman" w:cs="Times New Roman"/>
          <w:b/>
          <w:bCs/>
          <w:noProof/>
          <w:sz w:val="22"/>
        </w:rPr>
        <w:t>2006</w:t>
      </w:r>
      <w:r w:rsidRPr="00FB022D">
        <w:rPr>
          <w:rFonts w:eastAsia="Times New Roman" w:cs="Times New Roman"/>
          <w:noProof/>
          <w:sz w:val="22"/>
        </w:rPr>
        <w:t>. Evolutionary Response to Rapid Climate Change. Science (80-. ). 312: 1477–1478.</w:t>
      </w:r>
    </w:p>
    <w:p w14:paraId="75C1BF61"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Breed, G. A., S. Stichter, and E. E. Crone</w:t>
      </w:r>
      <w:r w:rsidRPr="00FB022D">
        <w:rPr>
          <w:rFonts w:eastAsia="Times New Roman" w:cs="Times New Roman"/>
          <w:noProof/>
          <w:sz w:val="22"/>
        </w:rPr>
        <w:t xml:space="preserve">. </w:t>
      </w:r>
      <w:r w:rsidRPr="00FB022D">
        <w:rPr>
          <w:rFonts w:eastAsia="Times New Roman" w:cs="Times New Roman"/>
          <w:b/>
          <w:bCs/>
          <w:noProof/>
          <w:sz w:val="22"/>
        </w:rPr>
        <w:t>2012</w:t>
      </w:r>
      <w:r w:rsidRPr="00FB022D">
        <w:rPr>
          <w:rFonts w:eastAsia="Times New Roman" w:cs="Times New Roman"/>
          <w:noProof/>
          <w:sz w:val="22"/>
        </w:rPr>
        <w:t>. Climate-driven changes in northeastern US butterfly communities. Nat. Clim. Chang. 3: 142–145.</w:t>
      </w:r>
    </w:p>
    <w:p w14:paraId="24D7EDA4"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Chown, S. L., and J. S. Terblanche</w:t>
      </w:r>
      <w:r w:rsidRPr="00FB022D">
        <w:rPr>
          <w:rFonts w:eastAsia="Times New Roman" w:cs="Times New Roman"/>
          <w:noProof/>
          <w:sz w:val="22"/>
        </w:rPr>
        <w:t xml:space="preserve">. </w:t>
      </w:r>
      <w:r w:rsidRPr="00FB022D">
        <w:rPr>
          <w:rFonts w:eastAsia="Times New Roman" w:cs="Times New Roman"/>
          <w:b/>
          <w:bCs/>
          <w:noProof/>
          <w:sz w:val="22"/>
        </w:rPr>
        <w:t>2006</w:t>
      </w:r>
      <w:r w:rsidRPr="00FB022D">
        <w:rPr>
          <w:rFonts w:eastAsia="Times New Roman" w:cs="Times New Roman"/>
          <w:noProof/>
          <w:sz w:val="22"/>
        </w:rPr>
        <w:t>. Physiological Diversity in Insects: Ecological and Evolutionary Contexts. Adv. In Insect Phys. 33: 50–152.</w:t>
      </w:r>
    </w:p>
    <w:p w14:paraId="0AC47ABB"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Culliney, T. W.</w:t>
      </w:r>
      <w:r w:rsidRPr="00FB022D">
        <w:rPr>
          <w:rFonts w:eastAsia="Times New Roman" w:cs="Times New Roman"/>
          <w:noProof/>
          <w:sz w:val="22"/>
        </w:rPr>
        <w:t xml:space="preserve"> </w:t>
      </w:r>
      <w:r w:rsidRPr="00FB022D">
        <w:rPr>
          <w:rFonts w:eastAsia="Times New Roman" w:cs="Times New Roman"/>
          <w:b/>
          <w:bCs/>
          <w:noProof/>
          <w:sz w:val="22"/>
        </w:rPr>
        <w:t>2014</w:t>
      </w:r>
      <w:r w:rsidRPr="00FB022D">
        <w:rPr>
          <w:rFonts w:eastAsia="Times New Roman" w:cs="Times New Roman"/>
          <w:noProof/>
          <w:sz w:val="22"/>
        </w:rPr>
        <w:t xml:space="preserve">. Crop Losses to Arthropod Pests, pp. 201–226. </w:t>
      </w:r>
      <w:r w:rsidRPr="00FB022D">
        <w:rPr>
          <w:rFonts w:eastAsia="Times New Roman" w:cs="Times New Roman"/>
          <w:i/>
          <w:iCs/>
          <w:noProof/>
          <w:sz w:val="22"/>
        </w:rPr>
        <w:t>In</w:t>
      </w:r>
      <w:r w:rsidRPr="00FB022D">
        <w:rPr>
          <w:rFonts w:eastAsia="Times New Roman" w:cs="Times New Roman"/>
          <w:noProof/>
          <w:sz w:val="22"/>
        </w:rPr>
        <w:t xml:space="preserve"> Integr. Pest Manag. Vol 3.</w:t>
      </w:r>
    </w:p>
    <w:p w14:paraId="2EA51CB8"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DeLucia, E. H., C. L. Casteel, P. D. Nabity, and B. F. O’Neill</w:t>
      </w:r>
      <w:r w:rsidRPr="00FB022D">
        <w:rPr>
          <w:rFonts w:eastAsia="Times New Roman" w:cs="Times New Roman"/>
          <w:noProof/>
          <w:sz w:val="22"/>
        </w:rPr>
        <w:t xml:space="preserve">. </w:t>
      </w:r>
      <w:r w:rsidRPr="00FB022D">
        <w:rPr>
          <w:rFonts w:eastAsia="Times New Roman" w:cs="Times New Roman"/>
          <w:b/>
          <w:bCs/>
          <w:noProof/>
          <w:sz w:val="22"/>
        </w:rPr>
        <w:t>2008</w:t>
      </w:r>
      <w:r w:rsidRPr="00FB022D">
        <w:rPr>
          <w:rFonts w:eastAsia="Times New Roman" w:cs="Times New Roman"/>
          <w:noProof/>
          <w:sz w:val="22"/>
        </w:rPr>
        <w:t>. Insects take a bigger bite out of plants in a warmer, higher carbon dioxide world. Proc. Natl. Acad. Sci. 105: 1781–1782.</w:t>
      </w:r>
    </w:p>
    <w:p w14:paraId="0F4B8EF2"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Denlinger, D. L.</w:t>
      </w:r>
      <w:r w:rsidRPr="00FB022D">
        <w:rPr>
          <w:rFonts w:eastAsia="Times New Roman" w:cs="Times New Roman"/>
          <w:noProof/>
          <w:sz w:val="22"/>
        </w:rPr>
        <w:t xml:space="preserve"> </w:t>
      </w:r>
      <w:r w:rsidRPr="00FB022D">
        <w:rPr>
          <w:rFonts w:eastAsia="Times New Roman" w:cs="Times New Roman"/>
          <w:b/>
          <w:bCs/>
          <w:noProof/>
          <w:sz w:val="22"/>
        </w:rPr>
        <w:t>2008</w:t>
      </w:r>
      <w:r w:rsidRPr="00FB022D">
        <w:rPr>
          <w:rFonts w:eastAsia="Times New Roman" w:cs="Times New Roman"/>
          <w:noProof/>
          <w:sz w:val="22"/>
        </w:rPr>
        <w:t>. Why study diapause? Entomol. Res. 38: 1–9.</w:t>
      </w:r>
    </w:p>
    <w:p w14:paraId="60B7940F"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Deutsch, C. A., J. J. Tewksbury, R. B. Huey, K. S. Sheldon, C. K. Ghalambor, D. C. Haak, and P. R. Martin</w:t>
      </w:r>
      <w:r w:rsidRPr="00FB022D">
        <w:rPr>
          <w:rFonts w:eastAsia="Times New Roman" w:cs="Times New Roman"/>
          <w:noProof/>
          <w:sz w:val="22"/>
        </w:rPr>
        <w:t xml:space="preserve">. </w:t>
      </w:r>
      <w:r w:rsidRPr="00FB022D">
        <w:rPr>
          <w:rFonts w:eastAsia="Times New Roman" w:cs="Times New Roman"/>
          <w:b/>
          <w:bCs/>
          <w:noProof/>
          <w:sz w:val="22"/>
        </w:rPr>
        <w:t>2008</w:t>
      </w:r>
      <w:r w:rsidRPr="00FB022D">
        <w:rPr>
          <w:rFonts w:eastAsia="Times New Roman" w:cs="Times New Roman"/>
          <w:noProof/>
          <w:sz w:val="22"/>
        </w:rPr>
        <w:t>. Impacts of climate warming on terrestrial ectotherms across latitude. Proc. Natl. Acad. Sci. U. S. A. 105: 6668–6672.</w:t>
      </w:r>
    </w:p>
    <w:p w14:paraId="7DB7DB7D"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Fernandez-Cornejo, J., R. Nehring, C. Osteen, S. Wechsler, A. Martin, and A. Vialou</w:t>
      </w:r>
      <w:r w:rsidRPr="00FB022D">
        <w:rPr>
          <w:rFonts w:eastAsia="Times New Roman" w:cs="Times New Roman"/>
          <w:noProof/>
          <w:sz w:val="22"/>
        </w:rPr>
        <w:t xml:space="preserve">. </w:t>
      </w:r>
      <w:r w:rsidRPr="00FB022D">
        <w:rPr>
          <w:rFonts w:eastAsia="Times New Roman" w:cs="Times New Roman"/>
          <w:b/>
          <w:bCs/>
          <w:noProof/>
          <w:sz w:val="22"/>
        </w:rPr>
        <w:t>2014</w:t>
      </w:r>
      <w:r w:rsidRPr="00FB022D">
        <w:rPr>
          <w:rFonts w:eastAsia="Times New Roman" w:cs="Times New Roman"/>
          <w:noProof/>
          <w:sz w:val="22"/>
        </w:rPr>
        <w:t>. Pesticide Use in U.S. Agriculture: 21 Selected Crops, 1960-2008.</w:t>
      </w:r>
    </w:p>
    <w:p w14:paraId="116C34A9"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Folch, J., M. Lees, and G. H. S. Stanley</w:t>
      </w:r>
      <w:r w:rsidRPr="00FB022D">
        <w:rPr>
          <w:rFonts w:eastAsia="Times New Roman" w:cs="Times New Roman"/>
          <w:noProof/>
          <w:sz w:val="22"/>
        </w:rPr>
        <w:t xml:space="preserve">. </w:t>
      </w:r>
      <w:r w:rsidRPr="00FB022D">
        <w:rPr>
          <w:rFonts w:eastAsia="Times New Roman" w:cs="Times New Roman"/>
          <w:b/>
          <w:bCs/>
          <w:noProof/>
          <w:sz w:val="22"/>
        </w:rPr>
        <w:t>1957</w:t>
      </w:r>
      <w:r w:rsidRPr="00FB022D">
        <w:rPr>
          <w:rFonts w:eastAsia="Times New Roman" w:cs="Times New Roman"/>
          <w:noProof/>
          <w:sz w:val="22"/>
        </w:rPr>
        <w:t>. A simple method for the isolation and purification of total lipids from animal tissues. J Biol Chem.</w:t>
      </w:r>
    </w:p>
    <w:p w14:paraId="7F2D00BF"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Gelman, D. B., and D. K. Hayes</w:t>
      </w:r>
      <w:r w:rsidRPr="00FB022D">
        <w:rPr>
          <w:rFonts w:eastAsia="Times New Roman" w:cs="Times New Roman"/>
          <w:noProof/>
          <w:sz w:val="22"/>
        </w:rPr>
        <w:t xml:space="preserve">. </w:t>
      </w:r>
      <w:r w:rsidRPr="00FB022D">
        <w:rPr>
          <w:rFonts w:eastAsia="Times New Roman" w:cs="Times New Roman"/>
          <w:b/>
          <w:bCs/>
          <w:noProof/>
          <w:sz w:val="22"/>
        </w:rPr>
        <w:t>1982</w:t>
      </w:r>
      <w:r w:rsidRPr="00FB022D">
        <w:rPr>
          <w:rFonts w:eastAsia="Times New Roman" w:cs="Times New Roman"/>
          <w:noProof/>
          <w:sz w:val="22"/>
        </w:rPr>
        <w:t>. Methods and Markers for Synchronizing Maturation of Fifth-Stage Larvae and Pupae of the European Corn Borer , Ostrinia nubilalis. Ann. Entomol. Soc. 75: 485–493.</w:t>
      </w:r>
    </w:p>
    <w:p w14:paraId="7C8298EB"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Gelman, D. B., and C. W. Woods</w:t>
      </w:r>
      <w:r w:rsidRPr="00FB022D">
        <w:rPr>
          <w:rFonts w:eastAsia="Times New Roman" w:cs="Times New Roman"/>
          <w:noProof/>
          <w:sz w:val="22"/>
        </w:rPr>
        <w:t xml:space="preserve">. </w:t>
      </w:r>
      <w:r w:rsidRPr="00FB022D">
        <w:rPr>
          <w:rFonts w:eastAsia="Times New Roman" w:cs="Times New Roman"/>
          <w:b/>
          <w:bCs/>
          <w:noProof/>
          <w:sz w:val="22"/>
        </w:rPr>
        <w:t>1983</w:t>
      </w:r>
      <w:r w:rsidRPr="00FB022D">
        <w:rPr>
          <w:rFonts w:eastAsia="Times New Roman" w:cs="Times New Roman"/>
          <w:noProof/>
          <w:sz w:val="22"/>
        </w:rPr>
        <w:t>. HAEMOLYMPH ECDYSTEROID TITERS OF DIAPAUSE-AND NONDIAPAUSE-BOUND FIFTH INSTARS AND PUPAE OF THE EUROPEAN CORN BORER, OSTRINIA NUZ3KALIS (HijBNER). Biochrm. Phystol. %A: 367–375.</w:t>
      </w:r>
    </w:p>
    <w:p w14:paraId="39316130"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Goehring, L., and K. S. Oberhauser</w:t>
      </w:r>
      <w:r w:rsidRPr="00FB022D">
        <w:rPr>
          <w:rFonts w:eastAsia="Times New Roman" w:cs="Times New Roman"/>
          <w:noProof/>
          <w:sz w:val="22"/>
        </w:rPr>
        <w:t xml:space="preserve">. </w:t>
      </w:r>
      <w:r w:rsidRPr="00FB022D">
        <w:rPr>
          <w:rFonts w:eastAsia="Times New Roman" w:cs="Times New Roman"/>
          <w:b/>
          <w:bCs/>
          <w:noProof/>
          <w:sz w:val="22"/>
        </w:rPr>
        <w:t>2002</w:t>
      </w:r>
      <w:r w:rsidRPr="00FB022D">
        <w:rPr>
          <w:rFonts w:eastAsia="Times New Roman" w:cs="Times New Roman"/>
          <w:noProof/>
          <w:sz w:val="22"/>
        </w:rPr>
        <w:t xml:space="preserve">. Effects of photoperiod, temperature, and host plant age on induction of reproductive diapause and development time in </w:t>
      </w:r>
      <w:r w:rsidRPr="00FB022D">
        <w:rPr>
          <w:rFonts w:eastAsia="Times New Roman" w:cs="Times New Roman"/>
          <w:i/>
          <w:iCs/>
          <w:noProof/>
          <w:sz w:val="22"/>
        </w:rPr>
        <w:t>Danaus plexippus</w:t>
      </w:r>
      <w:r w:rsidRPr="00FB022D">
        <w:rPr>
          <w:rFonts w:eastAsia="Times New Roman" w:cs="Times New Roman"/>
          <w:noProof/>
          <w:sz w:val="22"/>
        </w:rPr>
        <w:t>. Ecol. Entomol. 27: 674–685.</w:t>
      </w:r>
    </w:p>
    <w:p w14:paraId="366A44FB"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Hahn, D. A., and D. L. Denlinger</w:t>
      </w:r>
      <w:r w:rsidRPr="00FB022D">
        <w:rPr>
          <w:rFonts w:eastAsia="Times New Roman" w:cs="Times New Roman"/>
          <w:noProof/>
          <w:sz w:val="22"/>
        </w:rPr>
        <w:t xml:space="preserve">. </w:t>
      </w:r>
      <w:r w:rsidRPr="00FB022D">
        <w:rPr>
          <w:rFonts w:eastAsia="Times New Roman" w:cs="Times New Roman"/>
          <w:b/>
          <w:bCs/>
          <w:noProof/>
          <w:sz w:val="22"/>
        </w:rPr>
        <w:t>2007</w:t>
      </w:r>
      <w:r w:rsidRPr="00FB022D">
        <w:rPr>
          <w:rFonts w:eastAsia="Times New Roman" w:cs="Times New Roman"/>
          <w:noProof/>
          <w:sz w:val="22"/>
        </w:rPr>
        <w:t>. Meeting the energetic demands of insect diapause: Nutrient storage and utilization. J. Insect Physiol. 53: 760–773.</w:t>
      </w:r>
    </w:p>
    <w:p w14:paraId="25E52328"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Hahn, D. A., and D. L. Denlinger</w:t>
      </w:r>
      <w:r w:rsidRPr="00FB022D">
        <w:rPr>
          <w:rFonts w:eastAsia="Times New Roman" w:cs="Times New Roman"/>
          <w:noProof/>
          <w:sz w:val="22"/>
        </w:rPr>
        <w:t xml:space="preserve">. </w:t>
      </w:r>
      <w:r w:rsidRPr="00FB022D">
        <w:rPr>
          <w:rFonts w:eastAsia="Times New Roman" w:cs="Times New Roman"/>
          <w:b/>
          <w:bCs/>
          <w:noProof/>
          <w:sz w:val="22"/>
        </w:rPr>
        <w:t>2011</w:t>
      </w:r>
      <w:r w:rsidRPr="00FB022D">
        <w:rPr>
          <w:rFonts w:eastAsia="Times New Roman" w:cs="Times New Roman"/>
          <w:noProof/>
          <w:sz w:val="22"/>
        </w:rPr>
        <w:t>. Energetics of Insect Diapause. Annu. Rev. Entomol. 56: 103–121.</w:t>
      </w:r>
    </w:p>
    <w:p w14:paraId="6282846E"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Huey, R. B., and R. D. Stevenson</w:t>
      </w:r>
      <w:r w:rsidRPr="00FB022D">
        <w:rPr>
          <w:rFonts w:eastAsia="Times New Roman" w:cs="Times New Roman"/>
          <w:noProof/>
          <w:sz w:val="22"/>
        </w:rPr>
        <w:t xml:space="preserve">. </w:t>
      </w:r>
      <w:r w:rsidRPr="00FB022D">
        <w:rPr>
          <w:rFonts w:eastAsia="Times New Roman" w:cs="Times New Roman"/>
          <w:b/>
          <w:bCs/>
          <w:noProof/>
          <w:sz w:val="22"/>
        </w:rPr>
        <w:t>1979</w:t>
      </w:r>
      <w:r w:rsidRPr="00FB022D">
        <w:rPr>
          <w:rFonts w:eastAsia="Times New Roman" w:cs="Times New Roman"/>
          <w:noProof/>
          <w:sz w:val="22"/>
        </w:rPr>
        <w:t>. Intergrating thermal physiology and ecology of ecotherms: a discussion of approaches. Am. Zool. 19: 357–366.</w:t>
      </w:r>
    </w:p>
    <w:p w14:paraId="441F5411"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Hughes, L.</w:t>
      </w:r>
      <w:r w:rsidRPr="00FB022D">
        <w:rPr>
          <w:rFonts w:eastAsia="Times New Roman" w:cs="Times New Roman"/>
          <w:noProof/>
          <w:sz w:val="22"/>
        </w:rPr>
        <w:t xml:space="preserve"> </w:t>
      </w:r>
      <w:r w:rsidRPr="00FB022D">
        <w:rPr>
          <w:rFonts w:eastAsia="Times New Roman" w:cs="Times New Roman"/>
          <w:b/>
          <w:bCs/>
          <w:noProof/>
          <w:sz w:val="22"/>
        </w:rPr>
        <w:t>2000</w:t>
      </w:r>
      <w:r w:rsidRPr="00FB022D">
        <w:rPr>
          <w:rFonts w:eastAsia="Times New Roman" w:cs="Times New Roman"/>
          <w:noProof/>
          <w:sz w:val="22"/>
        </w:rPr>
        <w:t>. Biological consequences of global warming: is the signal already apparent? Trends Ecol. Evol. 15: 56–61.</w:t>
      </w:r>
    </w:p>
    <w:p w14:paraId="00E8DD6E"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Hut, R. A., S. Paolucci, R. Dor, C. P. Kyriacou, and S. Daan</w:t>
      </w:r>
      <w:r w:rsidRPr="00FB022D">
        <w:rPr>
          <w:rFonts w:eastAsia="Times New Roman" w:cs="Times New Roman"/>
          <w:noProof/>
          <w:sz w:val="22"/>
        </w:rPr>
        <w:t xml:space="preserve">. </w:t>
      </w:r>
      <w:r w:rsidRPr="00FB022D">
        <w:rPr>
          <w:rFonts w:eastAsia="Times New Roman" w:cs="Times New Roman"/>
          <w:b/>
          <w:bCs/>
          <w:noProof/>
          <w:sz w:val="22"/>
        </w:rPr>
        <w:t>2013</w:t>
      </w:r>
      <w:r w:rsidRPr="00FB022D">
        <w:rPr>
          <w:rFonts w:eastAsia="Times New Roman" w:cs="Times New Roman"/>
          <w:noProof/>
          <w:sz w:val="22"/>
        </w:rPr>
        <w:t>. Latitudinal clines: an evolutionary view on biological rhythms. Proc. Biol. Sci. 280: 20130433.</w:t>
      </w:r>
    </w:p>
    <w:p w14:paraId="008382DB"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Koštál, V.</w:t>
      </w:r>
      <w:r w:rsidRPr="00FB022D">
        <w:rPr>
          <w:rFonts w:eastAsia="Times New Roman" w:cs="Times New Roman"/>
          <w:noProof/>
          <w:sz w:val="22"/>
        </w:rPr>
        <w:t xml:space="preserve"> </w:t>
      </w:r>
      <w:r w:rsidRPr="00FB022D">
        <w:rPr>
          <w:rFonts w:eastAsia="Times New Roman" w:cs="Times New Roman"/>
          <w:b/>
          <w:bCs/>
          <w:noProof/>
          <w:sz w:val="22"/>
        </w:rPr>
        <w:t>2006</w:t>
      </w:r>
      <w:r w:rsidRPr="00FB022D">
        <w:rPr>
          <w:rFonts w:eastAsia="Times New Roman" w:cs="Times New Roman"/>
          <w:noProof/>
          <w:sz w:val="22"/>
        </w:rPr>
        <w:t>. Eco-physiological phases of insect diapause. J. Insect Physiol. 52: 113–127.</w:t>
      </w:r>
    </w:p>
    <w:p w14:paraId="503FC062"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lastRenderedPageBreak/>
        <w:t>Lee, C. E. E.</w:t>
      </w:r>
      <w:r w:rsidRPr="00FB022D">
        <w:rPr>
          <w:rFonts w:eastAsia="Times New Roman" w:cs="Times New Roman"/>
          <w:noProof/>
          <w:sz w:val="22"/>
        </w:rPr>
        <w:t xml:space="preserve"> </w:t>
      </w:r>
      <w:r w:rsidRPr="00FB022D">
        <w:rPr>
          <w:rFonts w:eastAsia="Times New Roman" w:cs="Times New Roman"/>
          <w:b/>
          <w:bCs/>
          <w:noProof/>
          <w:sz w:val="22"/>
        </w:rPr>
        <w:t>2002</w:t>
      </w:r>
      <w:r w:rsidRPr="00FB022D">
        <w:rPr>
          <w:rFonts w:eastAsia="Times New Roman" w:cs="Times New Roman"/>
          <w:noProof/>
          <w:sz w:val="22"/>
        </w:rPr>
        <w:t>. Evolutionary genetics of invasive species. Trends Ecol. Evol. 17: 386–391.</w:t>
      </w:r>
    </w:p>
    <w:p w14:paraId="38C4571D"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Melorose, J., R. Perroy, and S. Careas</w:t>
      </w:r>
      <w:r w:rsidRPr="00FB022D">
        <w:rPr>
          <w:rFonts w:eastAsia="Times New Roman" w:cs="Times New Roman"/>
          <w:noProof/>
          <w:sz w:val="22"/>
        </w:rPr>
        <w:t xml:space="preserve">. </w:t>
      </w:r>
      <w:r w:rsidRPr="00FB022D">
        <w:rPr>
          <w:rFonts w:eastAsia="Times New Roman" w:cs="Times New Roman"/>
          <w:b/>
          <w:bCs/>
          <w:noProof/>
          <w:sz w:val="22"/>
        </w:rPr>
        <w:t>2015</w:t>
      </w:r>
      <w:r w:rsidRPr="00FB022D">
        <w:rPr>
          <w:rFonts w:eastAsia="Times New Roman" w:cs="Times New Roman"/>
          <w:noProof/>
          <w:sz w:val="22"/>
        </w:rPr>
        <w:t>. World Population Prospects: The 2015 Revision, Key Findings and Advance Tables. Working Paper No. ESA/P/WP.241., United Nations, Dep. Econ. Soc. Aff. Popul. Div.</w:t>
      </w:r>
    </w:p>
    <w:p w14:paraId="5F4EC727"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NOAA National Centers for Environmental Information</w:t>
      </w:r>
      <w:r w:rsidRPr="00FB022D">
        <w:rPr>
          <w:rFonts w:eastAsia="Times New Roman" w:cs="Times New Roman"/>
          <w:noProof/>
          <w:sz w:val="22"/>
        </w:rPr>
        <w:t xml:space="preserve">. </w:t>
      </w:r>
      <w:r w:rsidRPr="00FB022D">
        <w:rPr>
          <w:rFonts w:eastAsia="Times New Roman" w:cs="Times New Roman"/>
          <w:b/>
          <w:bCs/>
          <w:noProof/>
          <w:sz w:val="22"/>
        </w:rPr>
        <w:t>2017</w:t>
      </w:r>
      <w:r w:rsidRPr="00FB022D">
        <w:rPr>
          <w:rFonts w:eastAsia="Times New Roman" w:cs="Times New Roman"/>
          <w:noProof/>
          <w:sz w:val="22"/>
        </w:rPr>
        <w:t>. State of the Climate: Global Climate Report for Annual 2016. (https://www.ncdc.noaa.gov/sotc/national/201613).</w:t>
      </w:r>
    </w:p>
    <w:p w14:paraId="6C3B1847"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Parmesan, C., N. Ryrholm, C. Stefanescu, J. K. Hill, C. D. Thomas, H. Descimon, B. Huntley, L. Kaila, J. Kullberg, T. Tammaru, W. J. Tennent, J. a Thomas, and M. Warren</w:t>
      </w:r>
      <w:r w:rsidRPr="00FB022D">
        <w:rPr>
          <w:rFonts w:eastAsia="Times New Roman" w:cs="Times New Roman"/>
          <w:noProof/>
          <w:sz w:val="22"/>
        </w:rPr>
        <w:t xml:space="preserve">. </w:t>
      </w:r>
      <w:r w:rsidRPr="00FB022D">
        <w:rPr>
          <w:rFonts w:eastAsia="Times New Roman" w:cs="Times New Roman"/>
          <w:b/>
          <w:bCs/>
          <w:noProof/>
          <w:sz w:val="22"/>
        </w:rPr>
        <w:t>1999</w:t>
      </w:r>
      <w:r w:rsidRPr="00FB022D">
        <w:rPr>
          <w:rFonts w:eastAsia="Times New Roman" w:cs="Times New Roman"/>
          <w:noProof/>
          <w:sz w:val="22"/>
        </w:rPr>
        <w:t>. Poleward shifts in geographical ranges of butterfly species associated with regional warming. Nature. 399: 579–583.</w:t>
      </w:r>
    </w:p>
    <w:p w14:paraId="321F5853"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Phillips, B. L., G. P. Brown, J. M. J. Travis, and R. Shine</w:t>
      </w:r>
      <w:r w:rsidRPr="00FB022D">
        <w:rPr>
          <w:rFonts w:eastAsia="Times New Roman" w:cs="Times New Roman"/>
          <w:noProof/>
          <w:sz w:val="22"/>
        </w:rPr>
        <w:t xml:space="preserve">. </w:t>
      </w:r>
      <w:r w:rsidRPr="00FB022D">
        <w:rPr>
          <w:rFonts w:eastAsia="Times New Roman" w:cs="Times New Roman"/>
          <w:b/>
          <w:bCs/>
          <w:noProof/>
          <w:sz w:val="22"/>
        </w:rPr>
        <w:t>2008</w:t>
      </w:r>
      <w:r w:rsidRPr="00FB022D">
        <w:rPr>
          <w:rFonts w:eastAsia="Times New Roman" w:cs="Times New Roman"/>
          <w:noProof/>
          <w:sz w:val="22"/>
        </w:rPr>
        <w:t>. Reid’s Paradox Revisited: The Evolution of Dispersal Kernels during Range Expansion. Am. Nat. 172: S34–S48.</w:t>
      </w:r>
    </w:p>
    <w:p w14:paraId="778C3DCB"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Pimentel, D.</w:t>
      </w:r>
      <w:r w:rsidRPr="00FB022D">
        <w:rPr>
          <w:rFonts w:eastAsia="Times New Roman" w:cs="Times New Roman"/>
          <w:noProof/>
          <w:sz w:val="22"/>
        </w:rPr>
        <w:t xml:space="preserve"> </w:t>
      </w:r>
      <w:r w:rsidRPr="00FB022D">
        <w:rPr>
          <w:rFonts w:eastAsia="Times New Roman" w:cs="Times New Roman"/>
          <w:b/>
          <w:bCs/>
          <w:noProof/>
          <w:sz w:val="22"/>
        </w:rPr>
        <w:t>2005</w:t>
      </w:r>
      <w:r w:rsidRPr="00FB022D">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5A2B8630"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Pimentel, D., and M. Burgess</w:t>
      </w:r>
      <w:r w:rsidRPr="00FB022D">
        <w:rPr>
          <w:rFonts w:eastAsia="Times New Roman" w:cs="Times New Roman"/>
          <w:noProof/>
          <w:sz w:val="22"/>
        </w:rPr>
        <w:t xml:space="preserve">. </w:t>
      </w:r>
      <w:r w:rsidRPr="00FB022D">
        <w:rPr>
          <w:rFonts w:eastAsia="Times New Roman" w:cs="Times New Roman"/>
          <w:b/>
          <w:bCs/>
          <w:noProof/>
          <w:sz w:val="22"/>
        </w:rPr>
        <w:t>2005</w:t>
      </w:r>
      <w:r w:rsidRPr="00FB022D">
        <w:rPr>
          <w:rFonts w:eastAsia="Times New Roman" w:cs="Times New Roman"/>
          <w:noProof/>
          <w:sz w:val="22"/>
        </w:rPr>
        <w:t>. Environmental and economic costs of the application of pesticides primarily in the United States. Integr. Pest Manag. 3: 47–71.</w:t>
      </w:r>
    </w:p>
    <w:p w14:paraId="52C7B993"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Price, T. D., and D. Sol</w:t>
      </w:r>
      <w:r w:rsidRPr="00FB022D">
        <w:rPr>
          <w:rFonts w:eastAsia="Times New Roman" w:cs="Times New Roman"/>
          <w:noProof/>
          <w:sz w:val="22"/>
        </w:rPr>
        <w:t xml:space="preserve">. </w:t>
      </w:r>
      <w:r w:rsidRPr="00FB022D">
        <w:rPr>
          <w:rFonts w:eastAsia="Times New Roman" w:cs="Times New Roman"/>
          <w:b/>
          <w:bCs/>
          <w:noProof/>
          <w:sz w:val="22"/>
        </w:rPr>
        <w:t>2008</w:t>
      </w:r>
      <w:r w:rsidRPr="00FB022D">
        <w:rPr>
          <w:rFonts w:eastAsia="Times New Roman" w:cs="Times New Roman"/>
          <w:noProof/>
          <w:sz w:val="22"/>
        </w:rPr>
        <w:t>. Introduction: Genetics of Colonizing Species. Am. Nat. 172: S1–S3.</w:t>
      </w:r>
    </w:p>
    <w:p w14:paraId="532729F2"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Scriber, J. M.</w:t>
      </w:r>
      <w:r w:rsidRPr="00FB022D">
        <w:rPr>
          <w:rFonts w:eastAsia="Times New Roman" w:cs="Times New Roman"/>
          <w:noProof/>
          <w:sz w:val="22"/>
        </w:rPr>
        <w:t xml:space="preserve"> </w:t>
      </w:r>
      <w:r w:rsidRPr="00FB022D">
        <w:rPr>
          <w:rFonts w:eastAsia="Times New Roman" w:cs="Times New Roman"/>
          <w:b/>
          <w:bCs/>
          <w:noProof/>
          <w:sz w:val="22"/>
        </w:rPr>
        <w:t>2014</w:t>
      </w:r>
      <w:r w:rsidRPr="00FB022D">
        <w:rPr>
          <w:rFonts w:eastAsia="Times New Roman" w:cs="Times New Roman"/>
          <w:noProof/>
          <w:sz w:val="22"/>
        </w:rPr>
        <w:t>. Climate-driven reshuffling of species and genes: Potential conservation roles for species translocations and recombinant hybrid genotypes, Insects.</w:t>
      </w:r>
    </w:p>
    <w:p w14:paraId="2081182F"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Sinclair, B. J.</w:t>
      </w:r>
      <w:r w:rsidRPr="00FB022D">
        <w:rPr>
          <w:rFonts w:eastAsia="Times New Roman" w:cs="Times New Roman"/>
          <w:noProof/>
          <w:sz w:val="22"/>
        </w:rPr>
        <w:t xml:space="preserve"> </w:t>
      </w:r>
      <w:r w:rsidRPr="00FB022D">
        <w:rPr>
          <w:rFonts w:eastAsia="Times New Roman" w:cs="Times New Roman"/>
          <w:b/>
          <w:bCs/>
          <w:noProof/>
          <w:sz w:val="22"/>
        </w:rPr>
        <w:t>2015</w:t>
      </w:r>
      <w:r w:rsidRPr="00FB022D">
        <w:rPr>
          <w:rFonts w:eastAsia="Times New Roman" w:cs="Times New Roman"/>
          <w:noProof/>
          <w:sz w:val="22"/>
        </w:rPr>
        <w:t>. Linking energetics and overwintering in temperate insects. J. Therm. Biol. 54: 5–11.</w:t>
      </w:r>
    </w:p>
    <w:p w14:paraId="138992CD" w14:textId="77777777" w:rsidR="00FB022D" w:rsidRPr="00FB022D" w:rsidRDefault="00FB022D" w:rsidP="00FB022D">
      <w:pPr>
        <w:autoSpaceDE w:val="0"/>
        <w:autoSpaceDN w:val="0"/>
        <w:adjustRightInd w:val="0"/>
        <w:spacing w:before="100" w:after="100"/>
        <w:ind w:left="480" w:hanging="480"/>
        <w:rPr>
          <w:rFonts w:eastAsia="Times New Roman" w:cs="Times New Roman"/>
          <w:noProof/>
          <w:sz w:val="22"/>
        </w:rPr>
      </w:pPr>
      <w:r w:rsidRPr="00FB022D">
        <w:rPr>
          <w:rFonts w:eastAsia="Times New Roman" w:cs="Times New Roman"/>
          <w:b/>
          <w:bCs/>
          <w:noProof/>
          <w:sz w:val="22"/>
        </w:rPr>
        <w:t>Stocker, and V. B. and P. M. M. (eds. . T.F., D. Qin, G.-K. Plattner, M. Tignor, S.K. Allen, J. Boschung, A. Nauels, Y. Xia</w:t>
      </w:r>
      <w:r w:rsidRPr="00FB022D">
        <w:rPr>
          <w:rFonts w:eastAsia="Times New Roman" w:cs="Times New Roman"/>
          <w:noProof/>
          <w:sz w:val="22"/>
        </w:rPr>
        <w:t xml:space="preserve">. </w:t>
      </w:r>
      <w:r w:rsidRPr="00FB022D">
        <w:rPr>
          <w:rFonts w:eastAsia="Times New Roman" w:cs="Times New Roman"/>
          <w:b/>
          <w:bCs/>
          <w:noProof/>
          <w:sz w:val="22"/>
        </w:rPr>
        <w:t>2015</w:t>
      </w:r>
      <w:r w:rsidRPr="00FB022D">
        <w:rPr>
          <w:rFonts w:eastAsia="Times New Roman" w:cs="Times New Roman"/>
          <w:noProof/>
          <w:sz w:val="22"/>
        </w:rPr>
        <w:t>. Summary for Policymakers. Clim. Chang. 2013 - Phys. Sci. Basis. 1542: 1–30.</w:t>
      </w:r>
    </w:p>
    <w:p w14:paraId="1FD18024" w14:textId="77777777" w:rsidR="00FB022D" w:rsidRPr="00FB022D" w:rsidRDefault="00FB022D" w:rsidP="00FB022D">
      <w:pPr>
        <w:autoSpaceDE w:val="0"/>
        <w:autoSpaceDN w:val="0"/>
        <w:adjustRightInd w:val="0"/>
        <w:spacing w:before="100" w:after="100"/>
        <w:ind w:left="480" w:hanging="480"/>
        <w:rPr>
          <w:noProof/>
          <w:sz w:val="22"/>
        </w:rPr>
      </w:pPr>
      <w:r w:rsidRPr="00FB022D">
        <w:rPr>
          <w:rFonts w:eastAsia="Times New Roman" w:cs="Times New Roman"/>
          <w:b/>
          <w:bCs/>
          <w:noProof/>
          <w:sz w:val="22"/>
        </w:rPr>
        <w:t>Zhou, X., R. HARRINGTON, I. P. WOIWOD, J. N. PERRY, J. S. BALE, and S. J. CLARK</w:t>
      </w:r>
      <w:r w:rsidRPr="00FB022D">
        <w:rPr>
          <w:rFonts w:eastAsia="Times New Roman" w:cs="Times New Roman"/>
          <w:noProof/>
          <w:sz w:val="22"/>
        </w:rPr>
        <w:t xml:space="preserve">. </w:t>
      </w:r>
      <w:r w:rsidRPr="00FB022D">
        <w:rPr>
          <w:rFonts w:eastAsia="Times New Roman" w:cs="Times New Roman"/>
          <w:b/>
          <w:bCs/>
          <w:noProof/>
          <w:sz w:val="22"/>
        </w:rPr>
        <w:t>1995</w:t>
      </w:r>
      <w:r w:rsidRPr="00FB022D">
        <w:rPr>
          <w:rFonts w:eastAsia="Times New Roman" w:cs="Times New Roman"/>
          <w:noProof/>
          <w:sz w:val="22"/>
        </w:rPr>
        <w:t>. Effects of temperature on aphid phenology. Glob. Chang. Biol. 1: 303–313.</w:t>
      </w:r>
    </w:p>
    <w:p w14:paraId="3746C36B" w14:textId="3770798D" w:rsidR="00C83A27" w:rsidRPr="00C83A27" w:rsidRDefault="00C83A27" w:rsidP="00FB022D">
      <w:pPr>
        <w:autoSpaceDE w:val="0"/>
        <w:autoSpaceDN w:val="0"/>
        <w:adjustRightInd w:val="0"/>
        <w:spacing w:before="100" w:after="100"/>
        <w:ind w:left="480" w:hanging="480"/>
        <w:rPr>
          <w:color w:val="FF0000"/>
          <w:sz w:val="20"/>
          <w:szCs w:val="20"/>
        </w:rPr>
      </w:pPr>
      <w:r w:rsidRPr="00D440A4">
        <w:rPr>
          <w:color w:val="FF0000"/>
          <w:sz w:val="22"/>
          <w:szCs w:val="22"/>
        </w:rPr>
        <w:fldChar w:fldCharType="end"/>
      </w:r>
    </w:p>
    <w:sectPr w:rsidR="00C83A27" w:rsidRPr="00C83A27" w:rsidSect="004918C1">
      <w:footerReference w:type="default" r:id="rId11"/>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 Hahn" w:date="2017-07-27T10:18:00Z" w:initials="DH">
    <w:p w14:paraId="19C4A65B" w14:textId="77777777" w:rsidR="00C5048A" w:rsidRDefault="00C5048A" w:rsidP="00C5048A">
      <w:pPr>
        <w:pStyle w:val="CommentText"/>
      </w:pPr>
      <w:r>
        <w:rPr>
          <w:rStyle w:val="CommentReference"/>
        </w:rPr>
        <w:annotationRef/>
      </w:r>
      <w:r>
        <w:t xml:space="preserve">Here I think you should talk about limits in temperature, desiccation, etc. then you can talk about plasticity as something that facilitates or does not facilitate persistence, expansion, or contraction. </w:t>
      </w:r>
    </w:p>
  </w:comment>
  <w:comment w:id="1" w:author="Dan Hahn" w:date="2017-07-27T07:24:00Z" w:initials="DH">
    <w:p w14:paraId="12DCCA4B" w14:textId="77777777" w:rsidR="009D3BF5" w:rsidRDefault="009D3BF5" w:rsidP="009D3BF5">
      <w:pPr>
        <w:pStyle w:val="CommentText"/>
      </w:pPr>
      <w:r>
        <w:rPr>
          <w:rStyle w:val="CommentReference"/>
        </w:rPr>
        <w:annotationRef/>
      </w:r>
      <w:r>
        <w:t xml:space="preserve">First you </w:t>
      </w:r>
      <w:proofErr w:type="gramStart"/>
      <w:r>
        <w:t>have to</w:t>
      </w:r>
      <w:proofErr w:type="gramEnd"/>
      <w:r>
        <w:t xml:space="preserve"> clearly state that climate change is causing favorable habitat to shift further north. You must provide your readers with the logic they need to interpret your ideas not just state these ideas without proper support. </w:t>
      </w:r>
    </w:p>
  </w:comment>
  <w:comment w:id="2" w:author="Dan Hahn" w:date="2017-07-27T07:26:00Z" w:initials="DH">
    <w:p w14:paraId="3B4962AF" w14:textId="77777777" w:rsidR="009D3BF5" w:rsidRDefault="009D3BF5" w:rsidP="009D3BF5">
      <w:pPr>
        <w:pStyle w:val="CommentText"/>
      </w:pPr>
      <w:r>
        <w:rPr>
          <w:rStyle w:val="CommentReference"/>
        </w:rPr>
        <w:annotationRef/>
      </w:r>
      <w:r>
        <w:t xml:space="preserve">You must make sure to point out that this reduced fitness is due in some way to climate change affecting north-temperate animals in the southern parts of their ranges. The information that follows this sentence should precede it, but should also be </w:t>
      </w:r>
      <w:proofErr w:type="gramStart"/>
      <w:r>
        <w:t>more clear</w:t>
      </w:r>
      <w:proofErr w:type="gramEnd"/>
      <w:r>
        <w:t>.</w:t>
      </w:r>
    </w:p>
  </w:comment>
  <w:comment w:id="4" w:author="Dan Hahn" w:date="2017-07-27T10:24:00Z" w:initials="DH">
    <w:p w14:paraId="670183D8" w14:textId="77777777" w:rsidR="003F083F" w:rsidRDefault="003F083F" w:rsidP="003F083F">
      <w:pPr>
        <w:pStyle w:val="CommentText"/>
      </w:pPr>
      <w:r>
        <w:rPr>
          <w:rStyle w:val="CommentReference"/>
        </w:rPr>
        <w:annotationRef/>
      </w:r>
      <w:r>
        <w:t xml:space="preserve">Before this </w:t>
      </w:r>
      <w:proofErr w:type="gramStart"/>
      <w:r>
        <w:t>point</w:t>
      </w:r>
      <w:proofErr w:type="gramEnd"/>
      <w:r>
        <w:t xml:space="preserve"> you do not cover the topic of selection and adaptation to climate-relevant parameters. First you must cover the concept of adaptation in general before you can talk about evolving greater plasticity as an adaptation. </w:t>
      </w:r>
    </w:p>
  </w:comment>
  <w:comment w:id="5" w:author="Dan Hahn" w:date="2017-07-27T07:31:00Z" w:initials="DH">
    <w:p w14:paraId="402BF3CC" w14:textId="77777777" w:rsidR="003F083F" w:rsidRDefault="003F083F" w:rsidP="003F083F">
      <w:pPr>
        <w:pStyle w:val="CommentText"/>
      </w:pPr>
      <w:r>
        <w:rPr>
          <w:rStyle w:val="CommentReference"/>
        </w:rPr>
        <w:annotationRef/>
      </w:r>
      <w:r>
        <w:t xml:space="preserve">You are still misusing the concept of bet hedging, at this point it is best to just cut this concept out from the proposal because it is not needed and serves only as a distraction. </w:t>
      </w:r>
    </w:p>
  </w:comment>
  <w:comment w:id="6" w:author="Dan Hahn" w:date="2017-07-27T07:33:00Z" w:initials="DH">
    <w:p w14:paraId="7134BC63" w14:textId="77777777" w:rsidR="003F083F" w:rsidRDefault="003F083F" w:rsidP="003F083F">
      <w:pPr>
        <w:pStyle w:val="CommentText"/>
      </w:pPr>
      <w:r>
        <w:rPr>
          <w:rStyle w:val="CommentReference"/>
        </w:rPr>
        <w:annotationRef/>
      </w:r>
      <w:r>
        <w:t xml:space="preserve">Reword this to have clearer logic. </w:t>
      </w:r>
    </w:p>
  </w:comment>
  <w:comment w:id="7" w:author="Dan Hahn" w:date="2017-07-27T07:34:00Z" w:initials="DH">
    <w:p w14:paraId="0F2C15A8" w14:textId="77777777" w:rsidR="003F083F" w:rsidRDefault="003F083F" w:rsidP="003F083F">
      <w:pPr>
        <w:pStyle w:val="CommentText"/>
      </w:pPr>
      <w:r>
        <w:rPr>
          <w:rStyle w:val="CommentReference"/>
        </w:rPr>
        <w:annotationRef/>
      </w:r>
      <w:r>
        <w:t xml:space="preserve">Make sure to know the difference between e.g. and i.e. and use them correctly. </w:t>
      </w:r>
    </w:p>
  </w:comment>
  <w:comment w:id="8" w:author="Dan" w:date="2017-07-27T10:08:00Z" w:initials="D">
    <w:p w14:paraId="294792E4" w14:textId="77777777" w:rsidR="003F083F" w:rsidRDefault="003F083F" w:rsidP="003F083F">
      <w:pPr>
        <w:pStyle w:val="CommentText"/>
      </w:pPr>
      <w:r>
        <w:rPr>
          <w:rStyle w:val="CommentReference"/>
        </w:rPr>
        <w:annotationRef/>
      </w:r>
      <w:r>
        <w:t xml:space="preserve">You need to contextualize this statement in the face of climate change. Otherwise it is clear that temperatures decrease in fall and winter seasonally across latitudes. </w:t>
      </w:r>
    </w:p>
  </w:comment>
  <w:comment w:id="9" w:author="Dan Hahn" w:date="2017-07-27T07:43:00Z" w:initials="DH">
    <w:p w14:paraId="39DB0BE5" w14:textId="77777777" w:rsidR="003F083F" w:rsidRDefault="003F083F" w:rsidP="003F083F">
      <w:pPr>
        <w:pStyle w:val="CommentText"/>
      </w:pPr>
      <w:r>
        <w:rPr>
          <w:rStyle w:val="CommentReference"/>
        </w:rPr>
        <w:annotationRef/>
      </w:r>
      <w:r>
        <w:t xml:space="preserve">This sentence is clumsy. Rephrase it for greater specificity. What are you really trying to say here? Why do many organisms use photoperiod rather than temperature as a predictive cue for their lifecycles? </w:t>
      </w:r>
    </w:p>
  </w:comment>
  <w:comment w:id="10" w:author="Dan Hahn" w:date="2017-07-27T10:26:00Z" w:initials="DH">
    <w:p w14:paraId="23642C94" w14:textId="77777777" w:rsidR="003F083F" w:rsidRDefault="003F083F" w:rsidP="003F083F">
      <w:pPr>
        <w:pStyle w:val="CommentText"/>
      </w:pPr>
      <w:r>
        <w:rPr>
          <w:rStyle w:val="CommentReference"/>
        </w:rPr>
        <w:annotationRef/>
      </w:r>
      <w:r>
        <w:t>WHAT? This makes no sense to me at all.</w:t>
      </w:r>
    </w:p>
  </w:comment>
  <w:comment w:id="11" w:author="Dan Hahn" w:date="2017-07-27T07:44:00Z" w:initials="DH">
    <w:p w14:paraId="550F022E" w14:textId="77777777" w:rsidR="003F083F" w:rsidRDefault="003F083F" w:rsidP="003F083F">
      <w:pPr>
        <w:pStyle w:val="CommentText"/>
      </w:pPr>
      <w:r>
        <w:rPr>
          <w:rStyle w:val="CommentReference"/>
        </w:rPr>
        <w:annotationRef/>
      </w:r>
      <w:r>
        <w:t xml:space="preserve">The way this sentence and the previous one are phrased I think that you misunderstand this concept and are misusing it. </w:t>
      </w:r>
    </w:p>
  </w:comment>
  <w:comment w:id="12" w:author="Dan Hahn" w:date="2017-07-27T07:45:00Z" w:initials="DH">
    <w:p w14:paraId="3BD38570" w14:textId="77777777" w:rsidR="003F083F" w:rsidRDefault="003F083F" w:rsidP="003F083F">
      <w:pPr>
        <w:pStyle w:val="CommentText"/>
      </w:pPr>
      <w:r>
        <w:rPr>
          <w:rStyle w:val="CommentReference"/>
        </w:rPr>
        <w:annotationRef/>
      </w:r>
      <w:r>
        <w:t xml:space="preserve">Again, I think you have misunderstood this concept with pitcher plant mosquitoes. </w:t>
      </w:r>
    </w:p>
  </w:comment>
  <w:comment w:id="13" w:author="Dan Hahn" w:date="2017-07-27T10:29:00Z" w:initials="DH">
    <w:p w14:paraId="3CB2F4A7" w14:textId="77777777" w:rsidR="003F083F" w:rsidRDefault="003F083F" w:rsidP="003F083F">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14" w:author="Dan Hahn" w:date="2017-07-27T07:46:00Z" w:initials="DH">
    <w:p w14:paraId="386071C7" w14:textId="77777777" w:rsidR="003F083F" w:rsidRDefault="003F083F" w:rsidP="003F083F">
      <w:pPr>
        <w:pStyle w:val="CommentText"/>
      </w:pPr>
      <w:r>
        <w:rPr>
          <w:rStyle w:val="CommentReference"/>
        </w:rPr>
        <w:annotationRef/>
      </w:r>
      <w:r>
        <w:t>Provide a citation for this.</w:t>
      </w:r>
    </w:p>
  </w:comment>
  <w:comment w:id="15" w:author="Dan Hahn" w:date="2017-07-27T10:30:00Z" w:initials="DH">
    <w:p w14:paraId="66F9A13A" w14:textId="77777777" w:rsidR="003F083F" w:rsidRDefault="003F083F" w:rsidP="003F083F">
      <w:pPr>
        <w:pStyle w:val="CommentText"/>
      </w:pPr>
      <w:r>
        <w:rPr>
          <w:rStyle w:val="CommentReference"/>
        </w:rPr>
        <w:annotationRef/>
      </w:r>
      <w:r>
        <w:t xml:space="preserve">Again, you are confused about both the conclusions and the significance of this work. Please go back and read the original paper. </w:t>
      </w:r>
    </w:p>
  </w:comment>
  <w:comment w:id="16" w:author="Dan Hahn" w:date="2017-07-27T10:43:00Z" w:initials="DH">
    <w:p w14:paraId="11AB2848" w14:textId="77777777" w:rsidR="003F083F" w:rsidRDefault="003F083F" w:rsidP="003F083F">
      <w:pPr>
        <w:pStyle w:val="CommentText"/>
      </w:pPr>
      <w:r>
        <w:rPr>
          <w:rStyle w:val="CommentReference"/>
        </w:rPr>
        <w:annotationRef/>
      </w:r>
      <w:r>
        <w:t xml:space="preserve">I do not understand what you are trying to say here. </w:t>
      </w:r>
    </w:p>
  </w:comment>
  <w:comment w:id="17" w:author="Dan Hahn" w:date="2017-07-27T10:45:00Z" w:initials="DH">
    <w:p w14:paraId="6E350F72" w14:textId="77777777" w:rsidR="003F083F" w:rsidRDefault="003F083F" w:rsidP="003F083F">
      <w:pPr>
        <w:pStyle w:val="CommentText"/>
      </w:pPr>
      <w:r>
        <w:rPr>
          <w:rStyle w:val="CommentReference"/>
        </w:rPr>
        <w:annotationRef/>
      </w:r>
      <w:r>
        <w:t xml:space="preserve">I am completely confused by this statement. </w:t>
      </w:r>
    </w:p>
  </w:comment>
  <w:comment w:id="18" w:author="Dan Hahn" w:date="2017-07-27T10:45:00Z" w:initials="DH">
    <w:p w14:paraId="049E7896" w14:textId="77777777" w:rsidR="003F083F" w:rsidRDefault="003F083F" w:rsidP="003F083F">
      <w:pPr>
        <w:pStyle w:val="CommentText"/>
      </w:pPr>
      <w:r>
        <w:rPr>
          <w:rStyle w:val="CommentReference"/>
        </w:rPr>
        <w:annotationRef/>
      </w:r>
      <w:r>
        <w:t xml:space="preserve">If these is an obligate programmed diapause, then development is not continuous. </w:t>
      </w:r>
    </w:p>
  </w:comment>
  <w:comment w:id="19" w:author="Dan Hahn" w:date="2017-07-27T10:47:00Z" w:initials="DH">
    <w:p w14:paraId="4E84C2D2" w14:textId="77777777" w:rsidR="003F083F" w:rsidRDefault="003F083F" w:rsidP="003F083F">
      <w:pPr>
        <w:pStyle w:val="CommentText"/>
      </w:pPr>
      <w:r>
        <w:rPr>
          <w:rStyle w:val="CommentReference"/>
        </w:rPr>
        <w:annotationRef/>
      </w:r>
      <w:r>
        <w:t xml:space="preserve">People typically say that facultative diapause is environmentally programmed. </w:t>
      </w:r>
    </w:p>
  </w:comment>
  <w:comment w:id="20" w:author="Dan Hahn" w:date="2017-07-27T10:51:00Z" w:initials="DH">
    <w:p w14:paraId="5632D232" w14:textId="77777777" w:rsidR="003F083F" w:rsidRDefault="003F083F" w:rsidP="003F083F">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21" w:author="Dan Hahn" w:date="2017-07-27T10:51:00Z" w:initials="DH">
    <w:p w14:paraId="76B6B52F" w14:textId="77777777" w:rsidR="003F083F" w:rsidRDefault="003F083F" w:rsidP="003F083F">
      <w:pPr>
        <w:pStyle w:val="CommentText"/>
      </w:pPr>
      <w:r>
        <w:rPr>
          <w:rStyle w:val="CommentReference"/>
        </w:rPr>
        <w:annotationRef/>
      </w:r>
      <w:r>
        <w:t xml:space="preserve">WHAT? </w:t>
      </w:r>
    </w:p>
  </w:comment>
  <w:comment w:id="22" w:author="Dan Hahn" w:date="2017-07-27T10:52:00Z" w:initials="DH">
    <w:p w14:paraId="5A51B0ED" w14:textId="77777777" w:rsidR="003F083F" w:rsidRDefault="003F083F" w:rsidP="003F083F">
      <w:pPr>
        <w:pStyle w:val="CommentText"/>
      </w:pPr>
      <w:r>
        <w:rPr>
          <w:rStyle w:val="CommentReference"/>
        </w:rPr>
        <w:annotationRef/>
      </w:r>
      <w:r>
        <w:t xml:space="preserve">The information in this sentence is all correct, but it is poorly written. </w:t>
      </w:r>
    </w:p>
  </w:comment>
  <w:comment w:id="23" w:author="Dan Hahn" w:date="2017-07-27T11:09:00Z" w:initials="DH">
    <w:p w14:paraId="0AFD60D2" w14:textId="77777777" w:rsidR="003F083F" w:rsidRDefault="003F083F" w:rsidP="003F083F">
      <w:pPr>
        <w:pStyle w:val="CommentText"/>
      </w:pPr>
      <w:r>
        <w:rPr>
          <w:rStyle w:val="CommentReference"/>
        </w:rPr>
        <w:annotationRef/>
      </w:r>
      <w:r>
        <w:t xml:space="preserve">This is very poorly worded. What do you mean here? </w:t>
      </w:r>
    </w:p>
  </w:comment>
  <w:comment w:id="24" w:author="Dan Hahn" w:date="2017-07-27T11:10:00Z" w:initials="DH">
    <w:p w14:paraId="35782145" w14:textId="77777777" w:rsidR="003F083F" w:rsidRDefault="003F083F" w:rsidP="003F083F">
      <w:pPr>
        <w:pStyle w:val="CommentText"/>
      </w:pPr>
      <w:r>
        <w:rPr>
          <w:rStyle w:val="CommentReference"/>
        </w:rPr>
        <w:annotationRef/>
      </w:r>
      <w:r>
        <w:t xml:space="preserve">What do you mean by genetic programming? Do you really mean to say developmental programming? </w:t>
      </w:r>
    </w:p>
  </w:comment>
  <w:comment w:id="25" w:author="Dan Hahn" w:date="2017-07-27T11:11:00Z" w:initials="DH">
    <w:p w14:paraId="5CA12AC2" w14:textId="77777777" w:rsidR="003F083F" w:rsidRDefault="003F083F" w:rsidP="003F083F">
      <w:pPr>
        <w:pStyle w:val="CommentText"/>
      </w:pPr>
      <w:r>
        <w:rPr>
          <w:rStyle w:val="CommentReference"/>
        </w:rPr>
        <w:annotationRef/>
      </w:r>
      <w:r>
        <w:t xml:space="preserve">Why some and not </w:t>
      </w:r>
      <w:proofErr w:type="gramStart"/>
      <w:r>
        <w:t>all of</w:t>
      </w:r>
      <w:proofErr w:type="gramEnd"/>
      <w:r>
        <w:t xml:space="preserve"> those insects that have been induced to enter the diapause-developmental trajectory? </w:t>
      </w:r>
    </w:p>
  </w:comment>
  <w:comment w:id="26" w:author="Dan Hahn" w:date="2017-07-27T11:12:00Z" w:initials="DH">
    <w:p w14:paraId="2DF23463" w14:textId="77777777" w:rsidR="003F083F" w:rsidRDefault="003F083F"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27" w:author="Dan Hahn" w:date="2017-07-27T11:14:00Z" w:initials="DH">
    <w:p w14:paraId="3FD0809F" w14:textId="77777777" w:rsidR="003F083F" w:rsidRDefault="003F083F" w:rsidP="003F083F">
      <w:pPr>
        <w:pStyle w:val="CommentText"/>
      </w:pPr>
      <w:r>
        <w:rPr>
          <w:rStyle w:val="CommentReference"/>
        </w:rPr>
        <w:annotationRef/>
      </w:r>
      <w:r>
        <w:t xml:space="preserve">You cannot just leave the story hanging, you must finish </w:t>
      </w:r>
      <w:proofErr w:type="gramStart"/>
      <w:r>
        <w:t>all of</w:t>
      </w:r>
      <w:proofErr w:type="gramEnd"/>
      <w:r>
        <w:t xml:space="preserve"> the logical progression for the readers. </w:t>
      </w:r>
    </w:p>
  </w:comment>
  <w:comment w:id="28" w:author="Dan Hahn" w:date="2017-07-27T11:17:00Z" w:initials="DH">
    <w:p w14:paraId="3CE3389E" w14:textId="77777777" w:rsidR="003F083F" w:rsidRDefault="003F083F" w:rsidP="003F083F">
      <w:pPr>
        <w:pStyle w:val="CommentText"/>
      </w:pPr>
      <w:r>
        <w:rPr>
          <w:rStyle w:val="CommentReference"/>
        </w:rPr>
        <w:annotationRef/>
      </w:r>
      <w:r>
        <w:t xml:space="preserve">Have you spelled out the genus name somewhere earlier in the proposal? </w:t>
      </w:r>
    </w:p>
  </w:comment>
  <w:comment w:id="29" w:author="Dan Hahn" w:date="2017-07-27T11:18:00Z" w:initials="DH">
    <w:p w14:paraId="73FFCB9A" w14:textId="77777777" w:rsidR="003F083F" w:rsidRDefault="003F083F" w:rsidP="003F083F">
      <w:pPr>
        <w:pStyle w:val="CommentText"/>
      </w:pPr>
      <w:r>
        <w:rPr>
          <w:rStyle w:val="CommentReference"/>
        </w:rPr>
        <w:annotationRef/>
      </w:r>
      <w:r>
        <w:t xml:space="preserve">This section is poorly written. </w:t>
      </w:r>
    </w:p>
  </w:comment>
  <w:comment w:id="30" w:author="Dan Hahn" w:date="2017-06-16T13:26:00Z" w:initials="DH">
    <w:p w14:paraId="3732DAB7" w14:textId="77777777" w:rsidR="003F083F" w:rsidRDefault="003F083F" w:rsidP="003F083F">
      <w:pPr>
        <w:pStyle w:val="CommentText"/>
      </w:pPr>
      <w:r>
        <w:rPr>
          <w:rStyle w:val="CommentReference"/>
        </w:rPr>
        <w:annotationRef/>
      </w:r>
      <w:r>
        <w:t>Say it more simply!</w:t>
      </w:r>
    </w:p>
  </w:comment>
  <w:comment w:id="31" w:author="Dan Hahn" w:date="2017-06-16T13:27:00Z" w:initials="DH">
    <w:p w14:paraId="34FD7D6A" w14:textId="77777777" w:rsidR="003F083F" w:rsidRDefault="003F083F" w:rsidP="003F083F">
      <w:pPr>
        <w:pStyle w:val="CommentText"/>
      </w:pPr>
      <w:r>
        <w:rPr>
          <w:rStyle w:val="CommentReference"/>
        </w:rPr>
        <w:annotationRef/>
      </w:r>
      <w:r>
        <w:t>Simpler!</w:t>
      </w:r>
    </w:p>
  </w:comment>
  <w:comment w:id="32" w:author="Dan Hahn" w:date="2017-07-27T11:23:00Z" w:initials="DH">
    <w:p w14:paraId="7BC12AAA" w14:textId="77777777" w:rsidR="003F083F" w:rsidRDefault="003F083F"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33" w:author="Dan Hahn" w:date="2017-07-27T11:24:00Z" w:initials="DH">
    <w:p w14:paraId="3C8EAFD3" w14:textId="77777777" w:rsidR="003F083F" w:rsidRDefault="003F083F" w:rsidP="003F083F">
      <w:pPr>
        <w:pStyle w:val="CommentText"/>
      </w:pPr>
      <w:r>
        <w:rPr>
          <w:rStyle w:val="CommentReference"/>
        </w:rPr>
        <w:annotationRef/>
      </w:r>
      <w:r>
        <w:t xml:space="preserve">Have you already told me this? Why are you saying it </w:t>
      </w:r>
      <w:proofErr w:type="gramStart"/>
      <w:r>
        <w:t>again.</w:t>
      </w:r>
      <w:proofErr w:type="gramEnd"/>
      <w:r>
        <w:t xml:space="preserve"> Granted, here you have more detail about the process and substrates than above, but the way you are phrasing this section it seems a bit redundant. </w:t>
      </w:r>
    </w:p>
  </w:comment>
  <w:comment w:id="34" w:author="Dan Hahn" w:date="2017-07-27T11:31:00Z" w:initials="DH">
    <w:p w14:paraId="48FBF311" w14:textId="77777777" w:rsidR="003F083F" w:rsidRDefault="003F083F" w:rsidP="003F083F">
      <w:pPr>
        <w:pStyle w:val="CommentText"/>
      </w:pPr>
      <w:r>
        <w:rPr>
          <w:rStyle w:val="CommentReference"/>
        </w:rPr>
        <w:annotationRef/>
      </w:r>
      <w:r>
        <w:t xml:space="preserve">Can you say this more clearly? </w:t>
      </w:r>
    </w:p>
  </w:comment>
  <w:comment w:id="35" w:author="Dan Hahn" w:date="2017-07-27T11:32:00Z" w:initials="DH">
    <w:p w14:paraId="04A89C9C" w14:textId="77777777" w:rsidR="003F083F" w:rsidRDefault="003F083F" w:rsidP="003F083F">
      <w:pPr>
        <w:pStyle w:val="CommentText"/>
      </w:pPr>
      <w:r>
        <w:rPr>
          <w:rStyle w:val="CommentReference"/>
        </w:rPr>
        <w:annotationRef/>
      </w:r>
      <w:r>
        <w:t xml:space="preserve">Are you sure? How often do you think this happens? </w:t>
      </w:r>
    </w:p>
  </w:comment>
  <w:comment w:id="36" w:author="Dan Hahn" w:date="2017-07-27T11:33:00Z" w:initials="DH">
    <w:p w14:paraId="538CC072" w14:textId="77777777" w:rsidR="003F083F" w:rsidRDefault="003F083F" w:rsidP="003F083F">
      <w:pPr>
        <w:pStyle w:val="CommentText"/>
      </w:pPr>
      <w:r>
        <w:rPr>
          <w:rStyle w:val="CommentReference"/>
        </w:rPr>
        <w:annotationRef/>
      </w:r>
      <w:r>
        <w:t xml:space="preserve">WHAT? </w:t>
      </w:r>
    </w:p>
  </w:comment>
  <w:comment w:id="37" w:author="Dan Hahn" w:date="2017-06-16T13:28:00Z" w:initials="DH">
    <w:p w14:paraId="59BFC2F5" w14:textId="77777777" w:rsidR="003F083F" w:rsidRDefault="003F083F" w:rsidP="003F083F">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9C4A65B" w15:done="0"/>
  <w15:commentEx w15:paraId="12DCCA4B" w15:done="0"/>
  <w15:commentEx w15:paraId="3B4962AF" w15:done="0"/>
  <w15:commentEx w15:paraId="670183D8" w15:done="0"/>
  <w15:commentEx w15:paraId="402BF3CC" w15:done="0"/>
  <w15:commentEx w15:paraId="7134BC63" w15:done="0"/>
  <w15:commentEx w15:paraId="0F2C15A8" w15:done="0"/>
  <w15:commentEx w15:paraId="294792E4" w15:done="0"/>
  <w15:commentEx w15:paraId="39DB0BE5" w15:done="0"/>
  <w15:commentEx w15:paraId="23642C94" w15:done="0"/>
  <w15:commentEx w15:paraId="550F022E" w15:done="0"/>
  <w15:commentEx w15:paraId="3BD38570" w15:done="0"/>
  <w15:commentEx w15:paraId="3CB2F4A7" w15:done="0"/>
  <w15:commentEx w15:paraId="386071C7" w15:done="0"/>
  <w15:commentEx w15:paraId="66F9A13A" w15:done="0"/>
  <w15:commentEx w15:paraId="11AB2848" w15:done="0"/>
  <w15:commentEx w15:paraId="6E350F72" w15:done="0"/>
  <w15:commentEx w15:paraId="049E7896" w15:done="0"/>
  <w15:commentEx w15:paraId="4E84C2D2" w15:done="0"/>
  <w15:commentEx w15:paraId="5632D232" w15:done="0"/>
  <w15:commentEx w15:paraId="76B6B52F" w15:done="0"/>
  <w15:commentEx w15:paraId="5A51B0ED" w15:done="0"/>
  <w15:commentEx w15:paraId="0AFD60D2"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2340DB" w14:textId="77777777" w:rsidR="004448EA" w:rsidRDefault="004448EA">
      <w:r>
        <w:separator/>
      </w:r>
    </w:p>
  </w:endnote>
  <w:endnote w:type="continuationSeparator" w:id="0">
    <w:p w14:paraId="412E1A51" w14:textId="77777777" w:rsidR="004448EA" w:rsidRDefault="004448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3F083F" w:rsidRDefault="003F083F">
    <w:pPr>
      <w:tabs>
        <w:tab w:val="center" w:pos="4680"/>
        <w:tab w:val="right" w:pos="9360"/>
      </w:tabs>
      <w:jc w:val="center"/>
    </w:pPr>
    <w:r>
      <w:fldChar w:fldCharType="begin"/>
    </w:r>
    <w:r>
      <w:instrText>PAGE</w:instrText>
    </w:r>
    <w:r>
      <w:fldChar w:fldCharType="separate"/>
    </w:r>
    <w:r w:rsidR="002455C5">
      <w:rPr>
        <w:noProof/>
      </w:rPr>
      <w:t>26</w:t>
    </w:r>
    <w:r>
      <w:fldChar w:fldCharType="end"/>
    </w:r>
  </w:p>
  <w:p w14:paraId="10AEF5E5" w14:textId="77777777" w:rsidR="003F083F" w:rsidRDefault="003F083F">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111289" w14:textId="77777777" w:rsidR="004448EA" w:rsidRDefault="004448EA">
      <w:r>
        <w:separator/>
      </w:r>
    </w:p>
  </w:footnote>
  <w:footnote w:type="continuationSeparator" w:id="0">
    <w:p w14:paraId="53E3DBD6" w14:textId="77777777" w:rsidR="004448EA" w:rsidRDefault="004448E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086E"/>
    <w:rsid w:val="0001098C"/>
    <w:rsid w:val="00010A5C"/>
    <w:rsid w:val="00011657"/>
    <w:rsid w:val="00011EAE"/>
    <w:rsid w:val="00014FCF"/>
    <w:rsid w:val="0001674C"/>
    <w:rsid w:val="00017B26"/>
    <w:rsid w:val="000206DE"/>
    <w:rsid w:val="00021E0D"/>
    <w:rsid w:val="00022DE7"/>
    <w:rsid w:val="00023121"/>
    <w:rsid w:val="00024E3D"/>
    <w:rsid w:val="00027DDE"/>
    <w:rsid w:val="000324FB"/>
    <w:rsid w:val="00033CB1"/>
    <w:rsid w:val="00033D2B"/>
    <w:rsid w:val="00036509"/>
    <w:rsid w:val="00040228"/>
    <w:rsid w:val="0004287A"/>
    <w:rsid w:val="00052929"/>
    <w:rsid w:val="00052C23"/>
    <w:rsid w:val="00053D0B"/>
    <w:rsid w:val="00053F7D"/>
    <w:rsid w:val="00054C1B"/>
    <w:rsid w:val="000605C6"/>
    <w:rsid w:val="0006088D"/>
    <w:rsid w:val="00060F1F"/>
    <w:rsid w:val="00070F94"/>
    <w:rsid w:val="00072738"/>
    <w:rsid w:val="000751AC"/>
    <w:rsid w:val="00076516"/>
    <w:rsid w:val="0007718D"/>
    <w:rsid w:val="00082B2A"/>
    <w:rsid w:val="00084B17"/>
    <w:rsid w:val="00091515"/>
    <w:rsid w:val="000A1DC2"/>
    <w:rsid w:val="000A20A7"/>
    <w:rsid w:val="000A490E"/>
    <w:rsid w:val="000A6516"/>
    <w:rsid w:val="000B454B"/>
    <w:rsid w:val="000B4803"/>
    <w:rsid w:val="000B53A6"/>
    <w:rsid w:val="000B58DF"/>
    <w:rsid w:val="000C1EEF"/>
    <w:rsid w:val="000C25C6"/>
    <w:rsid w:val="000C5A4F"/>
    <w:rsid w:val="000D5369"/>
    <w:rsid w:val="000D54AB"/>
    <w:rsid w:val="000E0A6E"/>
    <w:rsid w:val="000E2CF1"/>
    <w:rsid w:val="000E2D18"/>
    <w:rsid w:val="000E2FB1"/>
    <w:rsid w:val="000E39E6"/>
    <w:rsid w:val="000E3D13"/>
    <w:rsid w:val="000E457B"/>
    <w:rsid w:val="000E5425"/>
    <w:rsid w:val="000E75BD"/>
    <w:rsid w:val="000F02A3"/>
    <w:rsid w:val="000F0772"/>
    <w:rsid w:val="000F4EE0"/>
    <w:rsid w:val="000F6140"/>
    <w:rsid w:val="00102657"/>
    <w:rsid w:val="001026F4"/>
    <w:rsid w:val="00110364"/>
    <w:rsid w:val="00113859"/>
    <w:rsid w:val="00114DD2"/>
    <w:rsid w:val="00115456"/>
    <w:rsid w:val="00120B6D"/>
    <w:rsid w:val="00130C93"/>
    <w:rsid w:val="001324CA"/>
    <w:rsid w:val="00132B11"/>
    <w:rsid w:val="00134986"/>
    <w:rsid w:val="00134ABA"/>
    <w:rsid w:val="00135180"/>
    <w:rsid w:val="0013552C"/>
    <w:rsid w:val="001360EE"/>
    <w:rsid w:val="0014048B"/>
    <w:rsid w:val="0014051F"/>
    <w:rsid w:val="0014660C"/>
    <w:rsid w:val="00146DDD"/>
    <w:rsid w:val="00151F9F"/>
    <w:rsid w:val="00153CAA"/>
    <w:rsid w:val="001548B4"/>
    <w:rsid w:val="00154A04"/>
    <w:rsid w:val="00154AF3"/>
    <w:rsid w:val="00156BD1"/>
    <w:rsid w:val="00156C2C"/>
    <w:rsid w:val="00162A00"/>
    <w:rsid w:val="00162F14"/>
    <w:rsid w:val="00163830"/>
    <w:rsid w:val="00166EDC"/>
    <w:rsid w:val="001672AF"/>
    <w:rsid w:val="00171598"/>
    <w:rsid w:val="00171E45"/>
    <w:rsid w:val="00174490"/>
    <w:rsid w:val="001746C8"/>
    <w:rsid w:val="001817F2"/>
    <w:rsid w:val="001820A2"/>
    <w:rsid w:val="001859AC"/>
    <w:rsid w:val="001866FB"/>
    <w:rsid w:val="001932FC"/>
    <w:rsid w:val="00196150"/>
    <w:rsid w:val="001A396C"/>
    <w:rsid w:val="001A51A3"/>
    <w:rsid w:val="001A67FE"/>
    <w:rsid w:val="001B35F2"/>
    <w:rsid w:val="001B4A30"/>
    <w:rsid w:val="001C1B2F"/>
    <w:rsid w:val="001C52DA"/>
    <w:rsid w:val="001D5B0F"/>
    <w:rsid w:val="001E6528"/>
    <w:rsid w:val="001E72D4"/>
    <w:rsid w:val="001F1643"/>
    <w:rsid w:val="001F522C"/>
    <w:rsid w:val="001F5826"/>
    <w:rsid w:val="001F634B"/>
    <w:rsid w:val="001F79E3"/>
    <w:rsid w:val="001F7C6D"/>
    <w:rsid w:val="00200744"/>
    <w:rsid w:val="002007D8"/>
    <w:rsid w:val="00201918"/>
    <w:rsid w:val="00202564"/>
    <w:rsid w:val="0020374B"/>
    <w:rsid w:val="00206CC8"/>
    <w:rsid w:val="00207E1A"/>
    <w:rsid w:val="00210E53"/>
    <w:rsid w:val="00216D46"/>
    <w:rsid w:val="0021727C"/>
    <w:rsid w:val="0022421A"/>
    <w:rsid w:val="0022438B"/>
    <w:rsid w:val="00226F9A"/>
    <w:rsid w:val="0023194A"/>
    <w:rsid w:val="00232C67"/>
    <w:rsid w:val="00235A6C"/>
    <w:rsid w:val="00235ED6"/>
    <w:rsid w:val="00240B85"/>
    <w:rsid w:val="0024517B"/>
    <w:rsid w:val="002455C5"/>
    <w:rsid w:val="00246504"/>
    <w:rsid w:val="00251B65"/>
    <w:rsid w:val="00252436"/>
    <w:rsid w:val="00256B97"/>
    <w:rsid w:val="00257A58"/>
    <w:rsid w:val="00261DAE"/>
    <w:rsid w:val="00266BAF"/>
    <w:rsid w:val="00270A77"/>
    <w:rsid w:val="002734B2"/>
    <w:rsid w:val="00276964"/>
    <w:rsid w:val="0028005C"/>
    <w:rsid w:val="00284F45"/>
    <w:rsid w:val="0028642A"/>
    <w:rsid w:val="00287756"/>
    <w:rsid w:val="002918B9"/>
    <w:rsid w:val="002967CB"/>
    <w:rsid w:val="002A1291"/>
    <w:rsid w:val="002A1AD1"/>
    <w:rsid w:val="002A6E62"/>
    <w:rsid w:val="002B4C30"/>
    <w:rsid w:val="002B57A0"/>
    <w:rsid w:val="002B750A"/>
    <w:rsid w:val="002C07DB"/>
    <w:rsid w:val="002C1F3E"/>
    <w:rsid w:val="002C21A4"/>
    <w:rsid w:val="002C76C2"/>
    <w:rsid w:val="002D1F95"/>
    <w:rsid w:val="002E038C"/>
    <w:rsid w:val="00300029"/>
    <w:rsid w:val="00311181"/>
    <w:rsid w:val="00312B4E"/>
    <w:rsid w:val="00321C1E"/>
    <w:rsid w:val="003232E6"/>
    <w:rsid w:val="003257BD"/>
    <w:rsid w:val="0032630E"/>
    <w:rsid w:val="00330DD4"/>
    <w:rsid w:val="00332CB3"/>
    <w:rsid w:val="00333238"/>
    <w:rsid w:val="003337E2"/>
    <w:rsid w:val="00334154"/>
    <w:rsid w:val="003368CB"/>
    <w:rsid w:val="0033708A"/>
    <w:rsid w:val="0034066A"/>
    <w:rsid w:val="003407DC"/>
    <w:rsid w:val="00341CD5"/>
    <w:rsid w:val="00342CDE"/>
    <w:rsid w:val="0034488C"/>
    <w:rsid w:val="00345F0C"/>
    <w:rsid w:val="00352ED2"/>
    <w:rsid w:val="003532C5"/>
    <w:rsid w:val="00355CC8"/>
    <w:rsid w:val="00361D45"/>
    <w:rsid w:val="00362498"/>
    <w:rsid w:val="00362788"/>
    <w:rsid w:val="00372031"/>
    <w:rsid w:val="00372CC2"/>
    <w:rsid w:val="0037555C"/>
    <w:rsid w:val="00377D5B"/>
    <w:rsid w:val="00381365"/>
    <w:rsid w:val="0038307B"/>
    <w:rsid w:val="00384794"/>
    <w:rsid w:val="003847EB"/>
    <w:rsid w:val="00390530"/>
    <w:rsid w:val="00392CD2"/>
    <w:rsid w:val="0039349E"/>
    <w:rsid w:val="00394680"/>
    <w:rsid w:val="003A0A49"/>
    <w:rsid w:val="003A306F"/>
    <w:rsid w:val="003A4D4B"/>
    <w:rsid w:val="003A6FFA"/>
    <w:rsid w:val="003B17AD"/>
    <w:rsid w:val="003B70EA"/>
    <w:rsid w:val="003B7B43"/>
    <w:rsid w:val="003C5D15"/>
    <w:rsid w:val="003C6A60"/>
    <w:rsid w:val="003D3E11"/>
    <w:rsid w:val="003D6F93"/>
    <w:rsid w:val="003E00CB"/>
    <w:rsid w:val="003E641C"/>
    <w:rsid w:val="003F083F"/>
    <w:rsid w:val="003F08F6"/>
    <w:rsid w:val="003F0D66"/>
    <w:rsid w:val="003F2B00"/>
    <w:rsid w:val="003F3ADB"/>
    <w:rsid w:val="003F49DE"/>
    <w:rsid w:val="003F69F8"/>
    <w:rsid w:val="004019EB"/>
    <w:rsid w:val="00403FEA"/>
    <w:rsid w:val="00405472"/>
    <w:rsid w:val="0040602F"/>
    <w:rsid w:val="004126E7"/>
    <w:rsid w:val="0041393A"/>
    <w:rsid w:val="00413E58"/>
    <w:rsid w:val="0041536A"/>
    <w:rsid w:val="004218FF"/>
    <w:rsid w:val="00422CB8"/>
    <w:rsid w:val="004236DC"/>
    <w:rsid w:val="00423B05"/>
    <w:rsid w:val="0042402F"/>
    <w:rsid w:val="00425A76"/>
    <w:rsid w:val="00425BB0"/>
    <w:rsid w:val="00435A6E"/>
    <w:rsid w:val="004364A1"/>
    <w:rsid w:val="00441A5D"/>
    <w:rsid w:val="00443414"/>
    <w:rsid w:val="004448EA"/>
    <w:rsid w:val="00445A8A"/>
    <w:rsid w:val="00453DF7"/>
    <w:rsid w:val="00454563"/>
    <w:rsid w:val="00455BA6"/>
    <w:rsid w:val="004565FA"/>
    <w:rsid w:val="00460EF8"/>
    <w:rsid w:val="00463E12"/>
    <w:rsid w:val="0046589E"/>
    <w:rsid w:val="0046643A"/>
    <w:rsid w:val="00475C5F"/>
    <w:rsid w:val="00481ED4"/>
    <w:rsid w:val="00485EBF"/>
    <w:rsid w:val="00490B13"/>
    <w:rsid w:val="004918C1"/>
    <w:rsid w:val="00491FB1"/>
    <w:rsid w:val="004940CE"/>
    <w:rsid w:val="004A0708"/>
    <w:rsid w:val="004A3B38"/>
    <w:rsid w:val="004A5A28"/>
    <w:rsid w:val="004B2227"/>
    <w:rsid w:val="004B2FB1"/>
    <w:rsid w:val="004B4351"/>
    <w:rsid w:val="004B68CD"/>
    <w:rsid w:val="004C26B8"/>
    <w:rsid w:val="004C45F8"/>
    <w:rsid w:val="004C4F46"/>
    <w:rsid w:val="004C6624"/>
    <w:rsid w:val="004C7716"/>
    <w:rsid w:val="004D1C88"/>
    <w:rsid w:val="004D3295"/>
    <w:rsid w:val="004D4ECE"/>
    <w:rsid w:val="004D6420"/>
    <w:rsid w:val="004E1C3A"/>
    <w:rsid w:val="004E3BCD"/>
    <w:rsid w:val="004E490E"/>
    <w:rsid w:val="004E555A"/>
    <w:rsid w:val="004E6014"/>
    <w:rsid w:val="004E61EF"/>
    <w:rsid w:val="004E66EB"/>
    <w:rsid w:val="004F31A5"/>
    <w:rsid w:val="004F3A49"/>
    <w:rsid w:val="005017CC"/>
    <w:rsid w:val="005042DB"/>
    <w:rsid w:val="00510F24"/>
    <w:rsid w:val="00511203"/>
    <w:rsid w:val="00521DAD"/>
    <w:rsid w:val="00524F2F"/>
    <w:rsid w:val="005257E9"/>
    <w:rsid w:val="005259F9"/>
    <w:rsid w:val="00530259"/>
    <w:rsid w:val="00530C18"/>
    <w:rsid w:val="0053167F"/>
    <w:rsid w:val="005332DC"/>
    <w:rsid w:val="005339A4"/>
    <w:rsid w:val="00534F29"/>
    <w:rsid w:val="005364F1"/>
    <w:rsid w:val="00541542"/>
    <w:rsid w:val="005447F7"/>
    <w:rsid w:val="0054592D"/>
    <w:rsid w:val="005479AB"/>
    <w:rsid w:val="00550774"/>
    <w:rsid w:val="00550E8A"/>
    <w:rsid w:val="00552491"/>
    <w:rsid w:val="0055256C"/>
    <w:rsid w:val="00552917"/>
    <w:rsid w:val="00556B8D"/>
    <w:rsid w:val="005577DE"/>
    <w:rsid w:val="005633A6"/>
    <w:rsid w:val="005647DF"/>
    <w:rsid w:val="00564F1B"/>
    <w:rsid w:val="00565FC7"/>
    <w:rsid w:val="00570824"/>
    <w:rsid w:val="00570FA3"/>
    <w:rsid w:val="00571585"/>
    <w:rsid w:val="005745C5"/>
    <w:rsid w:val="005759FF"/>
    <w:rsid w:val="00576625"/>
    <w:rsid w:val="00581196"/>
    <w:rsid w:val="00582ABC"/>
    <w:rsid w:val="0058711D"/>
    <w:rsid w:val="005875A9"/>
    <w:rsid w:val="00591AD6"/>
    <w:rsid w:val="00592640"/>
    <w:rsid w:val="00596AA3"/>
    <w:rsid w:val="00597028"/>
    <w:rsid w:val="005A0DC0"/>
    <w:rsid w:val="005A3E89"/>
    <w:rsid w:val="005A6F82"/>
    <w:rsid w:val="005B048C"/>
    <w:rsid w:val="005B22C5"/>
    <w:rsid w:val="005B2D0C"/>
    <w:rsid w:val="005B4F74"/>
    <w:rsid w:val="005B63E6"/>
    <w:rsid w:val="005C2520"/>
    <w:rsid w:val="005D05D5"/>
    <w:rsid w:val="005D1DAD"/>
    <w:rsid w:val="005D20D5"/>
    <w:rsid w:val="005D351F"/>
    <w:rsid w:val="005D3D99"/>
    <w:rsid w:val="005D3DC3"/>
    <w:rsid w:val="005D4C71"/>
    <w:rsid w:val="005D636A"/>
    <w:rsid w:val="005E3224"/>
    <w:rsid w:val="005F00F3"/>
    <w:rsid w:val="005F2D84"/>
    <w:rsid w:val="00600425"/>
    <w:rsid w:val="006008F8"/>
    <w:rsid w:val="006064C8"/>
    <w:rsid w:val="006133BC"/>
    <w:rsid w:val="006148CD"/>
    <w:rsid w:val="006156FC"/>
    <w:rsid w:val="0062026C"/>
    <w:rsid w:val="00620A09"/>
    <w:rsid w:val="00621157"/>
    <w:rsid w:val="006217F4"/>
    <w:rsid w:val="00623233"/>
    <w:rsid w:val="00624018"/>
    <w:rsid w:val="006266BE"/>
    <w:rsid w:val="00633E68"/>
    <w:rsid w:val="00645C09"/>
    <w:rsid w:val="006463F9"/>
    <w:rsid w:val="00650CF6"/>
    <w:rsid w:val="00654630"/>
    <w:rsid w:val="0065720C"/>
    <w:rsid w:val="006632B6"/>
    <w:rsid w:val="006639C0"/>
    <w:rsid w:val="00675284"/>
    <w:rsid w:val="00675864"/>
    <w:rsid w:val="006776C8"/>
    <w:rsid w:val="006810FA"/>
    <w:rsid w:val="00683314"/>
    <w:rsid w:val="00684FC9"/>
    <w:rsid w:val="00686F42"/>
    <w:rsid w:val="006930D1"/>
    <w:rsid w:val="00693BC3"/>
    <w:rsid w:val="00694411"/>
    <w:rsid w:val="006946C3"/>
    <w:rsid w:val="006966E8"/>
    <w:rsid w:val="006A01A3"/>
    <w:rsid w:val="006A182B"/>
    <w:rsid w:val="006A1A47"/>
    <w:rsid w:val="006A5606"/>
    <w:rsid w:val="006B2E27"/>
    <w:rsid w:val="006B6DC0"/>
    <w:rsid w:val="006B7A5A"/>
    <w:rsid w:val="006B7A8E"/>
    <w:rsid w:val="006C3C2C"/>
    <w:rsid w:val="006C5A67"/>
    <w:rsid w:val="006D40D2"/>
    <w:rsid w:val="006D6A7E"/>
    <w:rsid w:val="006E0EC2"/>
    <w:rsid w:val="006E1180"/>
    <w:rsid w:val="006E1336"/>
    <w:rsid w:val="006E50DF"/>
    <w:rsid w:val="006E6459"/>
    <w:rsid w:val="006F000F"/>
    <w:rsid w:val="006F0764"/>
    <w:rsid w:val="006F148B"/>
    <w:rsid w:val="006F1DC5"/>
    <w:rsid w:val="006F34B0"/>
    <w:rsid w:val="006F55DB"/>
    <w:rsid w:val="006F6666"/>
    <w:rsid w:val="006F76E3"/>
    <w:rsid w:val="00700792"/>
    <w:rsid w:val="00702A40"/>
    <w:rsid w:val="00703AD6"/>
    <w:rsid w:val="007044B7"/>
    <w:rsid w:val="00706A81"/>
    <w:rsid w:val="007229A4"/>
    <w:rsid w:val="00723FC7"/>
    <w:rsid w:val="00724A61"/>
    <w:rsid w:val="007256AE"/>
    <w:rsid w:val="007300D1"/>
    <w:rsid w:val="007344DF"/>
    <w:rsid w:val="00734601"/>
    <w:rsid w:val="0073563E"/>
    <w:rsid w:val="00735ADB"/>
    <w:rsid w:val="00746552"/>
    <w:rsid w:val="00755596"/>
    <w:rsid w:val="00761B7A"/>
    <w:rsid w:val="00771A80"/>
    <w:rsid w:val="00785E3D"/>
    <w:rsid w:val="00790AEB"/>
    <w:rsid w:val="007916DA"/>
    <w:rsid w:val="007A2D48"/>
    <w:rsid w:val="007A4142"/>
    <w:rsid w:val="007A4F27"/>
    <w:rsid w:val="007A5748"/>
    <w:rsid w:val="007B128D"/>
    <w:rsid w:val="007B2CF1"/>
    <w:rsid w:val="007B3BC2"/>
    <w:rsid w:val="007B3C6E"/>
    <w:rsid w:val="007B5653"/>
    <w:rsid w:val="007C26A7"/>
    <w:rsid w:val="007C6AE1"/>
    <w:rsid w:val="007D281A"/>
    <w:rsid w:val="007D70D8"/>
    <w:rsid w:val="007E1749"/>
    <w:rsid w:val="007E62A7"/>
    <w:rsid w:val="007E6FEF"/>
    <w:rsid w:val="007E7B09"/>
    <w:rsid w:val="007F0B68"/>
    <w:rsid w:val="007F10B7"/>
    <w:rsid w:val="007F206C"/>
    <w:rsid w:val="007F65F3"/>
    <w:rsid w:val="0080022F"/>
    <w:rsid w:val="00801680"/>
    <w:rsid w:val="00801D80"/>
    <w:rsid w:val="00802164"/>
    <w:rsid w:val="00802FD5"/>
    <w:rsid w:val="0080369B"/>
    <w:rsid w:val="008052E4"/>
    <w:rsid w:val="008144E4"/>
    <w:rsid w:val="00815DF7"/>
    <w:rsid w:val="00816828"/>
    <w:rsid w:val="00822407"/>
    <w:rsid w:val="00823325"/>
    <w:rsid w:val="00824AEC"/>
    <w:rsid w:val="00832B9B"/>
    <w:rsid w:val="008330BA"/>
    <w:rsid w:val="00833A55"/>
    <w:rsid w:val="008343E5"/>
    <w:rsid w:val="0083592E"/>
    <w:rsid w:val="00835A2A"/>
    <w:rsid w:val="00835C3B"/>
    <w:rsid w:val="00836985"/>
    <w:rsid w:val="00846205"/>
    <w:rsid w:val="0084735E"/>
    <w:rsid w:val="0085313E"/>
    <w:rsid w:val="00854F54"/>
    <w:rsid w:val="00861818"/>
    <w:rsid w:val="0086191D"/>
    <w:rsid w:val="00862283"/>
    <w:rsid w:val="008622CB"/>
    <w:rsid w:val="00863EE3"/>
    <w:rsid w:val="008674AD"/>
    <w:rsid w:val="00870A66"/>
    <w:rsid w:val="00871C73"/>
    <w:rsid w:val="00872579"/>
    <w:rsid w:val="00877DED"/>
    <w:rsid w:val="0088585B"/>
    <w:rsid w:val="00887E83"/>
    <w:rsid w:val="008924C6"/>
    <w:rsid w:val="0089301B"/>
    <w:rsid w:val="008961BE"/>
    <w:rsid w:val="0089676E"/>
    <w:rsid w:val="0089755E"/>
    <w:rsid w:val="008A2CE5"/>
    <w:rsid w:val="008A5831"/>
    <w:rsid w:val="008A5881"/>
    <w:rsid w:val="008B6230"/>
    <w:rsid w:val="008C1EA2"/>
    <w:rsid w:val="008C297E"/>
    <w:rsid w:val="008C3730"/>
    <w:rsid w:val="008C4F42"/>
    <w:rsid w:val="008D04E7"/>
    <w:rsid w:val="008D34B3"/>
    <w:rsid w:val="008E0290"/>
    <w:rsid w:val="008E3588"/>
    <w:rsid w:val="008E4A56"/>
    <w:rsid w:val="008E6387"/>
    <w:rsid w:val="008E6657"/>
    <w:rsid w:val="008F0679"/>
    <w:rsid w:val="008F5EA6"/>
    <w:rsid w:val="008F5F8E"/>
    <w:rsid w:val="008F79A2"/>
    <w:rsid w:val="00900338"/>
    <w:rsid w:val="00901B1F"/>
    <w:rsid w:val="00907A68"/>
    <w:rsid w:val="00910034"/>
    <w:rsid w:val="009168C1"/>
    <w:rsid w:val="00920710"/>
    <w:rsid w:val="00921B91"/>
    <w:rsid w:val="00922A01"/>
    <w:rsid w:val="0092450F"/>
    <w:rsid w:val="00926235"/>
    <w:rsid w:val="00931E17"/>
    <w:rsid w:val="0093364A"/>
    <w:rsid w:val="0093629A"/>
    <w:rsid w:val="00940641"/>
    <w:rsid w:val="0094470B"/>
    <w:rsid w:val="0094539B"/>
    <w:rsid w:val="00946FAB"/>
    <w:rsid w:val="00950902"/>
    <w:rsid w:val="00953639"/>
    <w:rsid w:val="009553B4"/>
    <w:rsid w:val="009608DE"/>
    <w:rsid w:val="00962163"/>
    <w:rsid w:val="0096276A"/>
    <w:rsid w:val="0096759D"/>
    <w:rsid w:val="00970B3D"/>
    <w:rsid w:val="00975D13"/>
    <w:rsid w:val="00976082"/>
    <w:rsid w:val="0097785E"/>
    <w:rsid w:val="00980D20"/>
    <w:rsid w:val="0098293B"/>
    <w:rsid w:val="00982B8B"/>
    <w:rsid w:val="00983C00"/>
    <w:rsid w:val="00983F68"/>
    <w:rsid w:val="009911B3"/>
    <w:rsid w:val="0099266F"/>
    <w:rsid w:val="00993227"/>
    <w:rsid w:val="00996124"/>
    <w:rsid w:val="00996D33"/>
    <w:rsid w:val="00997E3B"/>
    <w:rsid w:val="009A3507"/>
    <w:rsid w:val="009A36EB"/>
    <w:rsid w:val="009A3B12"/>
    <w:rsid w:val="009A4BD4"/>
    <w:rsid w:val="009B0F70"/>
    <w:rsid w:val="009C2CA7"/>
    <w:rsid w:val="009C2DF0"/>
    <w:rsid w:val="009C4877"/>
    <w:rsid w:val="009C71D7"/>
    <w:rsid w:val="009D1022"/>
    <w:rsid w:val="009D1C61"/>
    <w:rsid w:val="009D3BF5"/>
    <w:rsid w:val="009D44DA"/>
    <w:rsid w:val="009E584C"/>
    <w:rsid w:val="009E6E31"/>
    <w:rsid w:val="009F00D8"/>
    <w:rsid w:val="009F13B5"/>
    <w:rsid w:val="009F2040"/>
    <w:rsid w:val="009F565E"/>
    <w:rsid w:val="009F7E37"/>
    <w:rsid w:val="00A00CB8"/>
    <w:rsid w:val="00A00D12"/>
    <w:rsid w:val="00A02C15"/>
    <w:rsid w:val="00A0490D"/>
    <w:rsid w:val="00A0741F"/>
    <w:rsid w:val="00A103A1"/>
    <w:rsid w:val="00A11578"/>
    <w:rsid w:val="00A16F25"/>
    <w:rsid w:val="00A17130"/>
    <w:rsid w:val="00A20DD7"/>
    <w:rsid w:val="00A21DFD"/>
    <w:rsid w:val="00A24B82"/>
    <w:rsid w:val="00A318E1"/>
    <w:rsid w:val="00A3540D"/>
    <w:rsid w:val="00A37394"/>
    <w:rsid w:val="00A379B9"/>
    <w:rsid w:val="00A40329"/>
    <w:rsid w:val="00A465DE"/>
    <w:rsid w:val="00A4674A"/>
    <w:rsid w:val="00A51048"/>
    <w:rsid w:val="00A52C78"/>
    <w:rsid w:val="00A6228D"/>
    <w:rsid w:val="00A62318"/>
    <w:rsid w:val="00A624A3"/>
    <w:rsid w:val="00A63141"/>
    <w:rsid w:val="00A67FEE"/>
    <w:rsid w:val="00A70CCB"/>
    <w:rsid w:val="00A70F78"/>
    <w:rsid w:val="00A71AD2"/>
    <w:rsid w:val="00A724AF"/>
    <w:rsid w:val="00A75FAF"/>
    <w:rsid w:val="00A7616D"/>
    <w:rsid w:val="00A77B05"/>
    <w:rsid w:val="00A80B91"/>
    <w:rsid w:val="00A82DC7"/>
    <w:rsid w:val="00A84F1F"/>
    <w:rsid w:val="00A86763"/>
    <w:rsid w:val="00A87281"/>
    <w:rsid w:val="00A87FF4"/>
    <w:rsid w:val="00A92D85"/>
    <w:rsid w:val="00A9396E"/>
    <w:rsid w:val="00AA0985"/>
    <w:rsid w:val="00AA1B3A"/>
    <w:rsid w:val="00AB20EB"/>
    <w:rsid w:val="00AB338F"/>
    <w:rsid w:val="00AB6005"/>
    <w:rsid w:val="00AB7BB1"/>
    <w:rsid w:val="00AB7C7B"/>
    <w:rsid w:val="00AC01A1"/>
    <w:rsid w:val="00AC10DE"/>
    <w:rsid w:val="00AC43E1"/>
    <w:rsid w:val="00AC48CC"/>
    <w:rsid w:val="00AC4F79"/>
    <w:rsid w:val="00AD356D"/>
    <w:rsid w:val="00AD6167"/>
    <w:rsid w:val="00AD7077"/>
    <w:rsid w:val="00AD7341"/>
    <w:rsid w:val="00AE175C"/>
    <w:rsid w:val="00AE281F"/>
    <w:rsid w:val="00AE42ED"/>
    <w:rsid w:val="00AF1F6B"/>
    <w:rsid w:val="00AF5A19"/>
    <w:rsid w:val="00B034A0"/>
    <w:rsid w:val="00B039C2"/>
    <w:rsid w:val="00B06804"/>
    <w:rsid w:val="00B1054C"/>
    <w:rsid w:val="00B10C15"/>
    <w:rsid w:val="00B12308"/>
    <w:rsid w:val="00B13865"/>
    <w:rsid w:val="00B2043D"/>
    <w:rsid w:val="00B25DA8"/>
    <w:rsid w:val="00B26C2E"/>
    <w:rsid w:val="00B33353"/>
    <w:rsid w:val="00B341BE"/>
    <w:rsid w:val="00B35589"/>
    <w:rsid w:val="00B361CB"/>
    <w:rsid w:val="00B364A1"/>
    <w:rsid w:val="00B4396A"/>
    <w:rsid w:val="00B45A06"/>
    <w:rsid w:val="00B47581"/>
    <w:rsid w:val="00B507F8"/>
    <w:rsid w:val="00B51E68"/>
    <w:rsid w:val="00B52484"/>
    <w:rsid w:val="00B5407E"/>
    <w:rsid w:val="00B60113"/>
    <w:rsid w:val="00B60E31"/>
    <w:rsid w:val="00B61DE9"/>
    <w:rsid w:val="00B62625"/>
    <w:rsid w:val="00B6298E"/>
    <w:rsid w:val="00B630FA"/>
    <w:rsid w:val="00B63461"/>
    <w:rsid w:val="00B64325"/>
    <w:rsid w:val="00B74C6D"/>
    <w:rsid w:val="00B75BF8"/>
    <w:rsid w:val="00B777EC"/>
    <w:rsid w:val="00B854AC"/>
    <w:rsid w:val="00B86814"/>
    <w:rsid w:val="00B9139F"/>
    <w:rsid w:val="00B941C8"/>
    <w:rsid w:val="00BA053B"/>
    <w:rsid w:val="00BA2725"/>
    <w:rsid w:val="00BA5CDB"/>
    <w:rsid w:val="00BA6C16"/>
    <w:rsid w:val="00BB112A"/>
    <w:rsid w:val="00BB621D"/>
    <w:rsid w:val="00BB72D0"/>
    <w:rsid w:val="00BB7602"/>
    <w:rsid w:val="00BC10D5"/>
    <w:rsid w:val="00BC4404"/>
    <w:rsid w:val="00BC46F4"/>
    <w:rsid w:val="00BC6C7A"/>
    <w:rsid w:val="00BC71F1"/>
    <w:rsid w:val="00BC7FB3"/>
    <w:rsid w:val="00BD7BDF"/>
    <w:rsid w:val="00BD7E4A"/>
    <w:rsid w:val="00BE2D56"/>
    <w:rsid w:val="00BE4A85"/>
    <w:rsid w:val="00BE5E72"/>
    <w:rsid w:val="00BE67FD"/>
    <w:rsid w:val="00BE68B2"/>
    <w:rsid w:val="00BF57D7"/>
    <w:rsid w:val="00BF76A9"/>
    <w:rsid w:val="00BF7FF8"/>
    <w:rsid w:val="00C13F30"/>
    <w:rsid w:val="00C2032B"/>
    <w:rsid w:val="00C20DC3"/>
    <w:rsid w:val="00C20F0C"/>
    <w:rsid w:val="00C2122A"/>
    <w:rsid w:val="00C235F5"/>
    <w:rsid w:val="00C237DA"/>
    <w:rsid w:val="00C2523B"/>
    <w:rsid w:val="00C316F2"/>
    <w:rsid w:val="00C3271A"/>
    <w:rsid w:val="00C32E14"/>
    <w:rsid w:val="00C36C44"/>
    <w:rsid w:val="00C41ADF"/>
    <w:rsid w:val="00C47AA3"/>
    <w:rsid w:val="00C5048A"/>
    <w:rsid w:val="00C5584C"/>
    <w:rsid w:val="00C60D23"/>
    <w:rsid w:val="00C62AD3"/>
    <w:rsid w:val="00C62BEA"/>
    <w:rsid w:val="00C64C45"/>
    <w:rsid w:val="00C64DC6"/>
    <w:rsid w:val="00C663A1"/>
    <w:rsid w:val="00C66EF3"/>
    <w:rsid w:val="00C675B6"/>
    <w:rsid w:val="00C73311"/>
    <w:rsid w:val="00C74A75"/>
    <w:rsid w:val="00C75212"/>
    <w:rsid w:val="00C83A27"/>
    <w:rsid w:val="00C86CF8"/>
    <w:rsid w:val="00C91422"/>
    <w:rsid w:val="00C936DD"/>
    <w:rsid w:val="00C9423D"/>
    <w:rsid w:val="00C94947"/>
    <w:rsid w:val="00CA5BAD"/>
    <w:rsid w:val="00CA73B9"/>
    <w:rsid w:val="00CB5FB4"/>
    <w:rsid w:val="00CB614C"/>
    <w:rsid w:val="00CB6C5D"/>
    <w:rsid w:val="00CC056F"/>
    <w:rsid w:val="00CC54E3"/>
    <w:rsid w:val="00CC5AAF"/>
    <w:rsid w:val="00CC660F"/>
    <w:rsid w:val="00CD3DD5"/>
    <w:rsid w:val="00CD6AEC"/>
    <w:rsid w:val="00CE187D"/>
    <w:rsid w:val="00CE4A4D"/>
    <w:rsid w:val="00CE5265"/>
    <w:rsid w:val="00CE7675"/>
    <w:rsid w:val="00CE7D8E"/>
    <w:rsid w:val="00CF031A"/>
    <w:rsid w:val="00CF4205"/>
    <w:rsid w:val="00CF54B4"/>
    <w:rsid w:val="00D001C4"/>
    <w:rsid w:val="00D01016"/>
    <w:rsid w:val="00D03388"/>
    <w:rsid w:val="00D047DA"/>
    <w:rsid w:val="00D07985"/>
    <w:rsid w:val="00D079B2"/>
    <w:rsid w:val="00D11592"/>
    <w:rsid w:val="00D116C6"/>
    <w:rsid w:val="00D12862"/>
    <w:rsid w:val="00D157DA"/>
    <w:rsid w:val="00D17072"/>
    <w:rsid w:val="00D21C0A"/>
    <w:rsid w:val="00D22867"/>
    <w:rsid w:val="00D25700"/>
    <w:rsid w:val="00D27270"/>
    <w:rsid w:val="00D36CB6"/>
    <w:rsid w:val="00D40D3B"/>
    <w:rsid w:val="00D42C66"/>
    <w:rsid w:val="00D440A4"/>
    <w:rsid w:val="00D44F99"/>
    <w:rsid w:val="00D51C18"/>
    <w:rsid w:val="00D51D28"/>
    <w:rsid w:val="00D55C3E"/>
    <w:rsid w:val="00D56820"/>
    <w:rsid w:val="00D56ED4"/>
    <w:rsid w:val="00D6143C"/>
    <w:rsid w:val="00D62084"/>
    <w:rsid w:val="00D6287F"/>
    <w:rsid w:val="00D659BC"/>
    <w:rsid w:val="00D84281"/>
    <w:rsid w:val="00D85B93"/>
    <w:rsid w:val="00D9032A"/>
    <w:rsid w:val="00D908B4"/>
    <w:rsid w:val="00D9225F"/>
    <w:rsid w:val="00D954ED"/>
    <w:rsid w:val="00DA05CB"/>
    <w:rsid w:val="00DA2E43"/>
    <w:rsid w:val="00DB007A"/>
    <w:rsid w:val="00DB16BF"/>
    <w:rsid w:val="00DB5559"/>
    <w:rsid w:val="00DC14F7"/>
    <w:rsid w:val="00DC47EF"/>
    <w:rsid w:val="00DC6092"/>
    <w:rsid w:val="00DC6956"/>
    <w:rsid w:val="00DD0FAB"/>
    <w:rsid w:val="00DD12C6"/>
    <w:rsid w:val="00DE2143"/>
    <w:rsid w:val="00DE2AB9"/>
    <w:rsid w:val="00DE3903"/>
    <w:rsid w:val="00DE5DAD"/>
    <w:rsid w:val="00DE717B"/>
    <w:rsid w:val="00DE7B20"/>
    <w:rsid w:val="00DF3175"/>
    <w:rsid w:val="00DF650C"/>
    <w:rsid w:val="00E065BF"/>
    <w:rsid w:val="00E124ED"/>
    <w:rsid w:val="00E143D7"/>
    <w:rsid w:val="00E16B37"/>
    <w:rsid w:val="00E17A57"/>
    <w:rsid w:val="00E201DF"/>
    <w:rsid w:val="00E40D8A"/>
    <w:rsid w:val="00E42EC3"/>
    <w:rsid w:val="00E44C4C"/>
    <w:rsid w:val="00E467F8"/>
    <w:rsid w:val="00E50BF2"/>
    <w:rsid w:val="00E51240"/>
    <w:rsid w:val="00E51276"/>
    <w:rsid w:val="00E514DF"/>
    <w:rsid w:val="00E52594"/>
    <w:rsid w:val="00E53734"/>
    <w:rsid w:val="00E57B10"/>
    <w:rsid w:val="00E60724"/>
    <w:rsid w:val="00E60FC5"/>
    <w:rsid w:val="00E63857"/>
    <w:rsid w:val="00E63B36"/>
    <w:rsid w:val="00E66AF8"/>
    <w:rsid w:val="00E67DD4"/>
    <w:rsid w:val="00E72135"/>
    <w:rsid w:val="00E727E1"/>
    <w:rsid w:val="00E807A8"/>
    <w:rsid w:val="00E8165C"/>
    <w:rsid w:val="00E8190A"/>
    <w:rsid w:val="00E81FD3"/>
    <w:rsid w:val="00E83566"/>
    <w:rsid w:val="00E83A78"/>
    <w:rsid w:val="00E83E67"/>
    <w:rsid w:val="00E841FC"/>
    <w:rsid w:val="00E8432C"/>
    <w:rsid w:val="00E854D0"/>
    <w:rsid w:val="00E87576"/>
    <w:rsid w:val="00E921E4"/>
    <w:rsid w:val="00E94DB3"/>
    <w:rsid w:val="00E95ACF"/>
    <w:rsid w:val="00E978B9"/>
    <w:rsid w:val="00E97B76"/>
    <w:rsid w:val="00EA008E"/>
    <w:rsid w:val="00EA3DF0"/>
    <w:rsid w:val="00EA503D"/>
    <w:rsid w:val="00EA5C41"/>
    <w:rsid w:val="00EA66C4"/>
    <w:rsid w:val="00EA6D7A"/>
    <w:rsid w:val="00EB19DA"/>
    <w:rsid w:val="00EB575D"/>
    <w:rsid w:val="00EC0755"/>
    <w:rsid w:val="00EC4205"/>
    <w:rsid w:val="00EC435C"/>
    <w:rsid w:val="00EC5A7F"/>
    <w:rsid w:val="00EC6DD8"/>
    <w:rsid w:val="00EC744B"/>
    <w:rsid w:val="00ED1BB2"/>
    <w:rsid w:val="00ED4B17"/>
    <w:rsid w:val="00ED4C27"/>
    <w:rsid w:val="00ED5697"/>
    <w:rsid w:val="00ED5814"/>
    <w:rsid w:val="00ED5B3B"/>
    <w:rsid w:val="00EE07CC"/>
    <w:rsid w:val="00EE171A"/>
    <w:rsid w:val="00F00049"/>
    <w:rsid w:val="00F03898"/>
    <w:rsid w:val="00F04CE5"/>
    <w:rsid w:val="00F07FC8"/>
    <w:rsid w:val="00F11428"/>
    <w:rsid w:val="00F13F4D"/>
    <w:rsid w:val="00F15A03"/>
    <w:rsid w:val="00F16E1F"/>
    <w:rsid w:val="00F17627"/>
    <w:rsid w:val="00F20ABF"/>
    <w:rsid w:val="00F24431"/>
    <w:rsid w:val="00F24C71"/>
    <w:rsid w:val="00F3088B"/>
    <w:rsid w:val="00F31F43"/>
    <w:rsid w:val="00F34B4F"/>
    <w:rsid w:val="00F36AFC"/>
    <w:rsid w:val="00F50562"/>
    <w:rsid w:val="00F51302"/>
    <w:rsid w:val="00F5483E"/>
    <w:rsid w:val="00F554B1"/>
    <w:rsid w:val="00F61B7E"/>
    <w:rsid w:val="00F70AD2"/>
    <w:rsid w:val="00F70CB2"/>
    <w:rsid w:val="00F721BD"/>
    <w:rsid w:val="00F73222"/>
    <w:rsid w:val="00F73D71"/>
    <w:rsid w:val="00F7410C"/>
    <w:rsid w:val="00F75185"/>
    <w:rsid w:val="00F913CA"/>
    <w:rsid w:val="00F92137"/>
    <w:rsid w:val="00F92F11"/>
    <w:rsid w:val="00F948CD"/>
    <w:rsid w:val="00FA0E01"/>
    <w:rsid w:val="00FA3A7C"/>
    <w:rsid w:val="00FA6B30"/>
    <w:rsid w:val="00FA73B6"/>
    <w:rsid w:val="00FA7EC5"/>
    <w:rsid w:val="00FB022D"/>
    <w:rsid w:val="00FB25D8"/>
    <w:rsid w:val="00FB4F0F"/>
    <w:rsid w:val="00FB6E8C"/>
    <w:rsid w:val="00FB72A9"/>
    <w:rsid w:val="00FB739B"/>
    <w:rsid w:val="00FC2253"/>
    <w:rsid w:val="00FC474D"/>
    <w:rsid w:val="00FD1A33"/>
    <w:rsid w:val="00FD2CEA"/>
    <w:rsid w:val="00FD2E92"/>
    <w:rsid w:val="00FD3C38"/>
    <w:rsid w:val="00FD4262"/>
    <w:rsid w:val="00FD4C64"/>
    <w:rsid w:val="00FE1F23"/>
    <w:rsid w:val="00FE2040"/>
    <w:rsid w:val="00FE406C"/>
    <w:rsid w:val="00FE64AE"/>
    <w:rsid w:val="00FE7C08"/>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0164928-2727-C44A-A812-347B0002F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6826</Words>
  <Characters>152913</Characters>
  <Application>Microsoft Macintosh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James Brown</cp:lastModifiedBy>
  <cp:revision>2</cp:revision>
  <cp:lastPrinted>2017-07-30T02:35:00Z</cp:lastPrinted>
  <dcterms:created xsi:type="dcterms:W3CDTF">2017-08-07T01:45:00Z</dcterms:created>
  <dcterms:modified xsi:type="dcterms:W3CDTF">2017-08-07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